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xml:space="preserve">, Asta </w:t>
      </w:r>
      <w:proofErr w:type="spellStart"/>
      <w:r w:rsidRPr="00ED493C">
        <w:rPr>
          <w:rFonts w:ascii="Times" w:hAnsi="Times" w:cstheme="minorHAnsi"/>
          <w:sz w:val="22"/>
          <w:szCs w:val="22"/>
          <w:lang w:val="sv-SE"/>
        </w:rPr>
        <w:t>Audzijonyte</w:t>
      </w:r>
      <w:r w:rsidRPr="00ED493C">
        <w:rPr>
          <w:rFonts w:ascii="Times" w:hAnsi="Times" w:cstheme="minorHAnsi"/>
          <w:sz w:val="22"/>
          <w:szCs w:val="22"/>
          <w:vertAlign w:val="superscript"/>
          <w:lang w:val="sv-SE"/>
        </w:rPr>
        <w:t>b</w:t>
      </w:r>
      <w:proofErr w:type="spellEnd"/>
      <w:r w:rsidRPr="00ED493C">
        <w:rPr>
          <w:rFonts w:ascii="Times" w:hAnsi="Times" w:cstheme="minorHAnsi"/>
          <w:sz w:val="22"/>
          <w:szCs w:val="22"/>
          <w:lang w:val="sv-SE"/>
        </w:rPr>
        <w:t xml:space="preserve">, Julia </w:t>
      </w:r>
      <w:proofErr w:type="spellStart"/>
      <w:r w:rsidRPr="00ED493C">
        <w:rPr>
          <w:rFonts w:ascii="Times" w:hAnsi="Times" w:cstheme="minorHAnsi"/>
          <w:sz w:val="22"/>
          <w:szCs w:val="22"/>
          <w:lang w:val="sv-SE"/>
        </w:rPr>
        <w:t>Blanchard</w:t>
      </w:r>
      <w:r w:rsidRPr="00ED493C">
        <w:rPr>
          <w:rFonts w:ascii="Times" w:hAnsi="Times" w:cstheme="minorHAnsi"/>
          <w:sz w:val="22"/>
          <w:szCs w:val="22"/>
          <w:vertAlign w:val="superscript"/>
          <w:lang w:val="sv-SE"/>
        </w:rPr>
        <w:t>c</w:t>
      </w:r>
      <w:proofErr w:type="spellEnd"/>
      <w:r w:rsidRPr="00ED493C">
        <w:rPr>
          <w:rFonts w:ascii="Times" w:hAnsi="Times" w:cstheme="minorHAnsi"/>
          <w:sz w:val="22"/>
          <w:szCs w:val="22"/>
          <w:lang w:val="sv-SE"/>
        </w:rPr>
        <w:t xml:space="preserve">, Anna </w:t>
      </w:r>
      <w:proofErr w:type="spellStart"/>
      <w:r w:rsidRPr="00ED493C">
        <w:rPr>
          <w:rFonts w:ascii="Times" w:hAnsi="Times" w:cstheme="minorHAnsi"/>
          <w:sz w:val="22"/>
          <w:szCs w:val="22"/>
          <w:lang w:val="sv-SE"/>
        </w:rPr>
        <w:t>Gårdmark</w:t>
      </w:r>
      <w:r w:rsidRPr="00ED493C">
        <w:rPr>
          <w:rFonts w:ascii="Times" w:hAnsi="Times" w:cstheme="minorHAnsi"/>
          <w:sz w:val="22"/>
          <w:szCs w:val="22"/>
          <w:vertAlign w:val="superscript"/>
          <w:lang w:val="sv-SE"/>
        </w:rPr>
        <w:t>d</w:t>
      </w:r>
      <w:proofErr w:type="spellEnd"/>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w:t>
      </w:r>
      <w:proofErr w:type="spellStart"/>
      <w:r w:rsidR="00317F11" w:rsidRPr="00FC0A34">
        <w:rPr>
          <w:rFonts w:ascii="Times" w:hAnsi="Times" w:cstheme="minorHAnsi"/>
          <w:sz w:val="22"/>
          <w:szCs w:val="22"/>
          <w:lang w:val="en-US"/>
        </w:rPr>
        <w:t>Bertalanffy</w:t>
      </w:r>
      <w:proofErr w:type="spellEnd"/>
      <w:r w:rsidR="00317F11"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w:t>
      </w:r>
      <w:proofErr w:type="spellStart"/>
      <w:r w:rsidR="00C1521C" w:rsidRPr="00FC0A34">
        <w:rPr>
          <w:rFonts w:ascii="Times" w:hAnsi="Times" w:cstheme="minorHAnsi"/>
          <w:bCs/>
          <w:sz w:val="22"/>
          <w:szCs w:val="22"/>
          <w:lang w:val="en-US"/>
        </w:rPr>
        <w:t>Lotka</w:t>
      </w:r>
      <w:proofErr w:type="spellEnd"/>
      <w:r w:rsidR="00C1521C" w:rsidRPr="00FC0A34">
        <w:rPr>
          <w:rFonts w:ascii="Times" w:hAnsi="Times" w:cstheme="minorHAnsi"/>
          <w:bCs/>
          <w:sz w:val="22"/>
          <w:szCs w:val="22"/>
          <w:lang w:val="en-US"/>
        </w:rPr>
        <w:t xml:space="preserve">-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8E4449">
      <w:pPr>
        <w:spacing w:line="480" w:lineRule="auto"/>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 xml:space="preserve">regional coupled model system </w:t>
      </w:r>
      <w:commentRangeStart w:id="5"/>
      <w:r w:rsidR="00362263" w:rsidRPr="00D87A60">
        <w:rPr>
          <w:rFonts w:ascii="Times" w:hAnsi="Times" w:cs="Times New Roman"/>
          <w:sz w:val="22"/>
          <w:szCs w:val="22"/>
          <w:lang w:val="en-US"/>
        </w:rPr>
        <w:t>RCA4-NEMO</w:t>
      </w:r>
      <w:commentRangeEnd w:id="5"/>
      <w:r w:rsidR="00362263" w:rsidRPr="00D87A60">
        <w:rPr>
          <w:rStyle w:val="CommentReference"/>
          <w:rFonts w:ascii="Times" w:hAnsi="Times" w:cs="Times New Roman"/>
          <w:sz w:val="22"/>
          <w:szCs w:val="22"/>
        </w:rPr>
        <w:commentReference w:id="5"/>
      </w:r>
      <w:r w:rsidR="00362263" w:rsidRPr="00D87A60">
        <w:rPr>
          <w:rFonts w:ascii="Times" w:hAnsi="Times" w:cs="Times New Roman"/>
          <w:sz w:val="22"/>
          <w:szCs w:val="22"/>
          <w:lang w:val="en-US"/>
        </w:rPr>
        <w:t xml:space="preserve">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xml:space="preserve">, both growth and yield? And </w:t>
      </w:r>
      <w:proofErr w:type="spellStart"/>
      <w:proofErr w:type="gramStart"/>
      <w:r>
        <w:rPr>
          <w:rFonts w:ascii="Times" w:hAnsi="Times" w:cstheme="minorHAnsi"/>
          <w:color w:val="FF0000"/>
          <w:sz w:val="22"/>
          <w:szCs w:val="22"/>
          <w:lang w:val="en-US"/>
        </w:rPr>
        <w:t>spectera</w:t>
      </w:r>
      <w:proofErr w:type="spellEnd"/>
      <w:r>
        <w:rPr>
          <w:rFonts w:ascii="Times" w:hAnsi="Times" w:cstheme="minorHAnsi"/>
          <w:color w:val="FF0000"/>
          <w:sz w:val="22"/>
          <w:szCs w:val="22"/>
          <w:lang w:val="en-US"/>
        </w:rPr>
        <w:t>?</w:t>
      </w:r>
      <w:r w:rsidR="00401F0B" w:rsidRPr="00B46F1E">
        <w:rPr>
          <w:rFonts w:ascii="Times" w:hAnsi="Times" w:cstheme="minorHAnsi"/>
          <w:color w:val="FF0000"/>
          <w:sz w:val="22"/>
          <w:szCs w:val="22"/>
          <w:lang w:val="en-US"/>
        </w:rPr>
        <w:t>.</w:t>
      </w:r>
      <w:proofErr w:type="gramEnd"/>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xml:space="preserve">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6"/>
      <w:commentRangeStart w:id="7"/>
      <w:r w:rsidR="008C268E" w:rsidRPr="00ED493C">
        <w:rPr>
          <w:sz w:val="22"/>
          <w:szCs w:val="22"/>
          <w:lang w:val="en-US"/>
        </w:rPr>
        <w:t>Baltic proper</w:t>
      </w:r>
      <w:commentRangeEnd w:id="6"/>
      <w:r w:rsidR="00F2159B" w:rsidRPr="00ED493C">
        <w:rPr>
          <w:rStyle w:val="CommentReference"/>
          <w:sz w:val="22"/>
          <w:szCs w:val="22"/>
        </w:rPr>
        <w:commentReference w:id="6"/>
      </w:r>
      <w:commentRangeEnd w:id="7"/>
      <w:r w:rsidR="00E046A4">
        <w:rPr>
          <w:rStyle w:val="CommentReference"/>
        </w:rPr>
        <w:commentReference w:id="7"/>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8"/>
      <w:commentRangeStart w:id="9"/>
      <w:r w:rsidR="008C268E" w:rsidRPr="00ED493C">
        <w:rPr>
          <w:sz w:val="22"/>
          <w:szCs w:val="22"/>
          <w:lang w:val="en-US"/>
        </w:rPr>
        <w:t>of biomass</w:t>
      </w:r>
      <w:commentRangeEnd w:id="8"/>
      <w:r w:rsidR="00F2159B" w:rsidRPr="00ED493C">
        <w:rPr>
          <w:rStyle w:val="CommentReference"/>
          <w:sz w:val="22"/>
          <w:szCs w:val="22"/>
        </w:rPr>
        <w:commentReference w:id="8"/>
      </w:r>
      <w:commentRangeEnd w:id="9"/>
      <w:r w:rsidR="00A54DA5" w:rsidRPr="00ED493C">
        <w:rPr>
          <w:rStyle w:val="CommentReference"/>
          <w:sz w:val="22"/>
          <w:szCs w:val="22"/>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 xml:space="preserve">(such as </w:t>
      </w:r>
      <w:proofErr w:type="spellStart"/>
      <w:r w:rsidR="00203DCF">
        <w:rPr>
          <w:rFonts w:ascii="Times" w:hAnsi="Times"/>
          <w:sz w:val="22"/>
          <w:szCs w:val="22"/>
          <w:lang w:val="en-US"/>
        </w:rPr>
        <w:t>phyto</w:t>
      </w:r>
      <w:proofErr w:type="spellEnd"/>
      <w:r w:rsidR="00203DCF">
        <w:rPr>
          <w:rFonts w:ascii="Times" w:hAnsi="Times"/>
          <w:sz w:val="22"/>
          <w:szCs w:val="22"/>
          <w:lang w:val="en-US"/>
        </w:rPr>
        <w:t xml:space="preserve">- and zooplankton, </w:t>
      </w:r>
      <w:proofErr w:type="spellStart"/>
      <w:r w:rsidR="00203DCF">
        <w:rPr>
          <w:rFonts w:ascii="Times" w:hAnsi="Times"/>
          <w:sz w:val="22"/>
          <w:szCs w:val="22"/>
          <w:lang w:val="en-US"/>
        </w:rPr>
        <w:t>gobiidaes</w:t>
      </w:r>
      <w:proofErr w:type="spellEnd"/>
      <w:r w:rsidR="00203DCF">
        <w:rPr>
          <w:rFonts w:ascii="Times" w:hAnsi="Times"/>
          <w:sz w:val="22"/>
          <w:szCs w:val="22"/>
          <w:lang w:val="en-US"/>
        </w:rPr>
        <w:t xml:space="preserve">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proofErr w:type="spellStart"/>
      <w:r w:rsidRPr="00505108">
        <w:rPr>
          <w:rFonts w:ascii="Times" w:hAnsi="Times"/>
          <w:i/>
          <w:sz w:val="22"/>
          <w:szCs w:val="22"/>
          <w:lang w:val="en-US"/>
        </w:rPr>
        <w:t>mizer</w:t>
      </w:r>
      <w:proofErr w:type="spellEnd"/>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 xml:space="preserve">deposited on </w:t>
      </w:r>
      <w:proofErr w:type="spellStart"/>
      <w:r w:rsidR="00886290" w:rsidRPr="00505108">
        <w:rPr>
          <w:rFonts w:ascii="Times" w:hAnsi="Times"/>
          <w:sz w:val="22"/>
          <w:szCs w:val="22"/>
          <w:lang w:val="en-US"/>
        </w:rPr>
        <w:t>Zenodo</w:t>
      </w:r>
      <w:proofErr w:type="spellEnd"/>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w:t>
      </w:r>
      <w:proofErr w:type="spellStart"/>
      <w:r w:rsidR="002D6773" w:rsidRPr="00505108">
        <w:rPr>
          <w:rFonts w:ascii="Times" w:hAnsi="Times"/>
          <w:sz w:val="22"/>
          <w:szCs w:val="22"/>
          <w:lang w:val="en-US"/>
        </w:rPr>
        <w:t>mizer</w:t>
      </w:r>
      <w:proofErr w:type="spellEnd"/>
      <w:r w:rsidR="002D6773" w:rsidRPr="00505108">
        <w:rPr>
          <w:rFonts w:ascii="Times" w:hAnsi="Times"/>
          <w:sz w:val="22"/>
          <w:szCs w:val="22"/>
          <w:lang w:val="en-US"/>
        </w:rPr>
        <w:t xml:space="preserve">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333486"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proofErr w:type="spellStart"/>
      <w:r w:rsidRPr="00505108">
        <w:rPr>
          <w:rFonts w:ascii="Times" w:eastAsiaTheme="minorEastAsia" w:hAnsi="Times"/>
          <w:sz w:val="22"/>
          <w:szCs w:val="22"/>
          <w:lang w:val="en-US"/>
        </w:rPr>
        <w:t>onstant</w:t>
      </w:r>
      <w:proofErr w:type="spellEnd"/>
      <w:r w:rsidRPr="00505108">
        <w:rPr>
          <w:rFonts w:ascii="Times" w:eastAsiaTheme="minorEastAsia" w:hAnsi="Times"/>
          <w:sz w:val="22"/>
          <w:szCs w:val="22"/>
          <w:lang w:val="en-US"/>
        </w:rPr>
        <w:t xml:space="preserve">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333486"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 xml:space="preserve">is fishing </w:t>
      </w:r>
      <w:proofErr w:type="gramStart"/>
      <w:r w:rsidR="006B51A2" w:rsidRPr="00505108">
        <w:rPr>
          <w:rFonts w:ascii="Times" w:eastAsiaTheme="minorEastAsia" w:hAnsi="Times"/>
          <w:sz w:val="22"/>
          <w:szCs w:val="22"/>
          <w:lang w:val="en-US"/>
        </w:rPr>
        <w:t>effort</w:t>
      </w:r>
      <w:r w:rsidR="00DC78C7" w:rsidRPr="00505108">
        <w:rPr>
          <w:rFonts w:ascii="Times" w:eastAsiaTheme="minorEastAsia" w:hAnsi="Times"/>
          <w:sz w:val="22"/>
          <w:szCs w:val="22"/>
          <w:lang w:val="en-US"/>
        </w:rPr>
        <w:t>.</w:t>
      </w:r>
      <w:proofErr w:type="gramEnd"/>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 xml:space="preserve">follows a </w:t>
      </w:r>
      <w:proofErr w:type="spellStart"/>
      <w:r w:rsidR="00A25EC3" w:rsidRPr="00505108">
        <w:rPr>
          <w:rFonts w:ascii="Times" w:eastAsiaTheme="minorEastAsia" w:hAnsi="Times"/>
          <w:sz w:val="22"/>
          <w:szCs w:val="22"/>
          <w:lang w:val="en-US"/>
        </w:rPr>
        <w:t>Holling</w:t>
      </w:r>
      <w:proofErr w:type="spellEnd"/>
      <w:r w:rsidR="00A25EC3" w:rsidRPr="00505108">
        <w:rPr>
          <w:rFonts w:ascii="Times" w:eastAsiaTheme="minorEastAsia" w:hAnsi="Times"/>
          <w:sz w:val="22"/>
          <w:szCs w:val="22"/>
          <w:lang w:val="en-US"/>
        </w:rPr>
        <w:t xml:space="preserve">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333486"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proofErr w:type="gramStart"/>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proofErr w:type="gramEnd"/>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333486"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w:t>
      </w:r>
      <w:proofErr w:type="gramStart"/>
      <w:r w:rsidR="00F875BC" w:rsidRPr="00505108">
        <w:rPr>
          <w:rFonts w:ascii="Times" w:eastAsiaTheme="minorEastAsia" w:hAnsi="Times"/>
          <w:sz w:val="22"/>
          <w:szCs w:val="22"/>
          <w:lang w:val="en-US"/>
        </w:rPr>
        <w:t>species</w:t>
      </w:r>
      <w:r w:rsidR="002F5FC6" w:rsidRPr="00505108">
        <w:rPr>
          <w:rFonts w:ascii="Times" w:eastAsiaTheme="minorEastAsia" w:hAnsi="Times"/>
          <w:sz w:val="22"/>
          <w:szCs w:val="22"/>
          <w:lang w:val="en-US"/>
        </w:rPr>
        <w:t>.</w:t>
      </w:r>
      <w:proofErr w:type="gramEnd"/>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333486"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0E3B5F3A" w:rsidR="00745D1F" w:rsidRPr="00505108" w:rsidRDefault="000E2D79" w:rsidP="00745D1F">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Encountered food is</w:t>
      </w:r>
      <w:r w:rsidR="001C6F6E" w:rsidRPr="00505108">
        <w:rPr>
          <w:rFonts w:ascii="Times" w:hAnsi="Times"/>
          <w:sz w:val="22"/>
          <w:szCs w:val="22"/>
          <w:lang w:val="en-US"/>
        </w:rPr>
        <w:t xml:space="preserve"> given 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333486"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505108">
        <w:rPr>
          <w:rFonts w:ascii="Times" w:eastAsiaTheme="minorEastAsia" w:hAnsi="Times"/>
          <w:sz w:val="22"/>
          <w:szCs w:val="22"/>
          <w:lang w:val="en-US"/>
        </w:rPr>
        <w:t>, according to the function:</w:t>
      </w:r>
    </w:p>
    <w:p w14:paraId="20F67640" w14:textId="23F1050D" w:rsidR="00747A1B"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3"/>
                      <m:r>
                        <w:rPr>
                          <w:rFonts w:ascii="Cambria Math" w:eastAsiaTheme="minorEastAsia" w:hAnsi="Cambria Math"/>
                          <w:sz w:val="22"/>
                          <w:szCs w:val="22"/>
                          <w:lang w:val="en-US"/>
                        </w:rPr>
                        <m:t>u</m:t>
                      </m:r>
                      <w:commentRangeEnd w:id="13"/>
                      <m:r>
                        <m:rPr>
                          <m:sty m:val="p"/>
                        </m:rPr>
                        <w:rPr>
                          <w:rStyle w:val="CommentReference"/>
                          <w:sz w:val="22"/>
                          <w:szCs w:val="22"/>
                        </w:rPr>
                        <w:commentReference w:id="13"/>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333486"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 xml:space="preserve">pproximates a von </w:t>
      </w:r>
      <w:proofErr w:type="spellStart"/>
      <w:r w:rsidR="007B2E57" w:rsidRPr="00505108">
        <w:rPr>
          <w:rFonts w:ascii="Times" w:eastAsiaTheme="minorEastAsia" w:hAnsi="Times"/>
          <w:sz w:val="22"/>
          <w:szCs w:val="22"/>
          <w:lang w:val="en-US"/>
        </w:rPr>
        <w:t>Bertalanffy</w:t>
      </w:r>
      <w:proofErr w:type="spellEnd"/>
      <w:r w:rsidR="007B2E57" w:rsidRPr="00505108">
        <w:rPr>
          <w:rFonts w:ascii="Times" w:eastAsiaTheme="minorEastAsia" w:hAnsi="Times"/>
          <w:sz w:val="22"/>
          <w:szCs w:val="22"/>
          <w:lang w:val="en-US"/>
        </w:rPr>
        <w:t xml:space="preserve">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333486"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w:t>
      </w:r>
      <w:proofErr w:type="spellStart"/>
      <w:r w:rsidR="00AD0C4D" w:rsidRPr="00505108">
        <w:rPr>
          <w:rFonts w:ascii="Times" w:hAnsi="Times"/>
          <w:sz w:val="22"/>
          <w:szCs w:val="22"/>
          <w:lang w:val="en-US"/>
        </w:rPr>
        <w:t>Beverton</w:t>
      </w:r>
      <w:proofErr w:type="spellEnd"/>
      <w:r w:rsidR="00AD0C4D" w:rsidRPr="00505108">
        <w:rPr>
          <w:rFonts w:ascii="Times" w:hAnsi="Times"/>
          <w:sz w:val="22"/>
          <w:szCs w:val="22"/>
          <w:lang w:val="en-US"/>
        </w:rPr>
        <w:t xml:space="preserve">-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333486"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w:t>
      </w:r>
      <w:proofErr w:type="gramStart"/>
      <w:r w:rsidRPr="00505108">
        <w:rPr>
          <w:rFonts w:ascii="Times" w:eastAsiaTheme="minorEastAsia" w:hAnsi="Times"/>
          <w:sz w:val="22"/>
          <w:szCs w:val="22"/>
          <w:lang w:val="en-US"/>
        </w:rPr>
        <w:t>species</w:t>
      </w:r>
      <w:r w:rsidR="006A6E77" w:rsidRPr="00505108">
        <w:rPr>
          <w:rFonts w:ascii="Times" w:eastAsiaTheme="minorEastAsia" w:hAnsi="Times"/>
          <w:sz w:val="22"/>
          <w:szCs w:val="22"/>
          <w:lang w:val="en-US"/>
        </w:rPr>
        <w:t>.</w:t>
      </w:r>
      <w:proofErr w:type="gramEnd"/>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4"/>
      <w:commentRangeStart w:id="15"/>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4"/>
      <w:r w:rsidR="00E153D5" w:rsidRPr="00505108">
        <w:rPr>
          <w:rStyle w:val="CommentReference"/>
          <w:rFonts w:ascii="Times" w:hAnsi="Times"/>
          <w:sz w:val="22"/>
          <w:szCs w:val="22"/>
        </w:rPr>
        <w:commentReference w:id="14"/>
      </w:r>
      <w:commentRangeEnd w:id="15"/>
      <w:r w:rsidR="00046D33" w:rsidRPr="00505108">
        <w:rPr>
          <w:rStyle w:val="CommentReference"/>
          <w:rFonts w:ascii="Times" w:hAnsi="Times"/>
          <w:sz w:val="22"/>
          <w:szCs w:val="22"/>
        </w:rPr>
        <w:commentReference w:id="15"/>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333486"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6"/>
                  <m:r>
                    <w:rPr>
                      <w:rFonts w:ascii="Cambria Math" w:eastAsiaTheme="minorEastAsia" w:hAnsi="Cambria Math"/>
                      <w:sz w:val="22"/>
                      <w:szCs w:val="22"/>
                      <w:lang w:val="en-US"/>
                    </w:rPr>
                    <m:t>R</m:t>
                  </m:r>
                  <w:commentRangeEnd w:id="16"/>
                  <m:r>
                    <m:rPr>
                      <m:sty m:val="p"/>
                    </m:rPr>
                    <w:rPr>
                      <w:rStyle w:val="CommentReference"/>
                      <w:rFonts w:ascii="Cambria Math" w:hAnsi="Cambria Math"/>
                      <w:sz w:val="22"/>
                      <w:szCs w:val="22"/>
                    </w:rPr>
                    <w:commentReference w:id="16"/>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5DC5D6FB"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We thus scale 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directly with temperature </w:t>
      </w:r>
      <w:r w:rsidR="00A800FE" w:rsidRPr="00505108">
        <w:rPr>
          <w:rFonts w:ascii="Times" w:hAnsi="Times"/>
          <w:sz w:val="22"/>
          <w:szCs w:val="22"/>
          <w:lang w:val="en-US"/>
        </w:rPr>
        <w:t xml:space="preserve">with 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5F311ACB"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r>
          <w:rPr>
            <w:rFonts w:ascii="Cambria Math" w:eastAsiaTheme="minorEastAsia" w:hAnsi="Cambria Math"/>
            <w:sz w:val="22"/>
            <w:szCs w:val="22"/>
            <w:lang w:val="en-US"/>
          </w:rPr>
          <m:t>E</m:t>
        </m:r>
      </m:oMath>
      <w:r w:rsidRPr="00505108">
        <w:rPr>
          <w:rFonts w:ascii="Times" w:eastAsiaTheme="minorEastAsia" w:hAnsi="Times"/>
          <w:sz w:val="22"/>
          <w:szCs w:val="22"/>
          <w:lang w:val="en-US"/>
        </w:rPr>
        <w:t xml:space="preserve"> is the activation energy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Pr="00505108">
        <w:rPr>
          <w:rFonts w:ascii="Times" w:eastAsiaTheme="minorEastAsia" w:hAnsi="Times"/>
          <w:sz w:val="22"/>
          <w:szCs w:val="22"/>
          <w:lang w:val="en-US"/>
        </w:rPr>
        <w:t xml:space="preserve"> (where the correction factor = 1),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lastRenderedPageBreak/>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relatively well understood</w:t>
      </w:r>
    </w:p>
    <w:p w14:paraId="446C1C28" w14:textId="52283E4A" w:rsidR="003E16DD" w:rsidRPr="00505108" w:rsidRDefault="00E7009C" w:rsidP="00C76B5B">
      <w:pPr>
        <w:spacing w:line="480" w:lineRule="auto"/>
        <w:ind w:firstLine="284"/>
        <w:jc w:val="both"/>
        <w:rPr>
          <w:rFonts w:ascii="Times" w:eastAsiaTheme="minorEastAsia"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981DD3" w:rsidRPr="00505108">
        <w:rPr>
          <w:rFonts w:ascii="Times" w:hAnsi="Times"/>
          <w:sz w:val="22"/>
          <w:szCs w:val="22"/>
          <w:lang w:val="en-US"/>
        </w:rPr>
        <w:t xml:space="preserve">The model presented here </w:t>
      </w:r>
      <w:r w:rsidR="00A968FF" w:rsidRPr="00505108">
        <w:rPr>
          <w:rFonts w:ascii="Times" w:hAnsi="Times"/>
          <w:sz w:val="22"/>
          <w:szCs w:val="22"/>
          <w:lang w:val="en-US"/>
        </w:rPr>
        <w:t>include</w:t>
      </w:r>
      <w:r w:rsidR="00981DD3" w:rsidRPr="00505108">
        <w:rPr>
          <w:rFonts w:ascii="Times" w:hAnsi="Times"/>
          <w:sz w:val="22"/>
          <w:szCs w:val="22"/>
          <w:lang w:val="en-US"/>
        </w:rPr>
        <w:t>s</w:t>
      </w:r>
      <w:r w:rsidR="00A968FF" w:rsidRPr="00505108">
        <w:rPr>
          <w:rFonts w:ascii="Times" w:hAnsi="Times"/>
          <w:sz w:val="22"/>
          <w:szCs w:val="22"/>
          <w:lang w:val="en-US"/>
        </w:rPr>
        <w:t xml:space="preserve"> two background resources</w:t>
      </w:r>
      <w:r w:rsidR="00981DD3" w:rsidRPr="00505108">
        <w:rPr>
          <w:rFonts w:ascii="Times" w:hAnsi="Times"/>
          <w:sz w:val="22"/>
          <w:szCs w:val="22"/>
          <w:lang w:val="en-US"/>
        </w:rPr>
        <w:t xml:space="preserve">, </w:t>
      </w:r>
      <w:r w:rsidR="00DA32AF" w:rsidRPr="00505108">
        <w:rPr>
          <w:rFonts w:ascii="Times" w:hAnsi="Times"/>
          <w:sz w:val="22"/>
          <w:szCs w:val="22"/>
          <w:lang w:val="en-US"/>
        </w:rPr>
        <w:t>one</w:t>
      </w:r>
      <w:r w:rsidR="00981DD3" w:rsidRPr="00505108">
        <w:rPr>
          <w:rFonts w:ascii="Times" w:hAnsi="Times"/>
          <w:sz w:val="22"/>
          <w:szCs w:val="22"/>
          <w:lang w:val="en-US"/>
        </w:rPr>
        <w:t xml:space="preserve"> pelagic and one benthic</w:t>
      </w:r>
      <w:r w:rsidR="00266D17" w:rsidRPr="00505108">
        <w:rPr>
          <w:rFonts w:ascii="Times" w:hAnsi="Times"/>
          <w:sz w:val="22"/>
          <w:szCs w:val="22"/>
          <w:lang w:val="en-US"/>
        </w:rPr>
        <w:t xml:space="preserve"> pelagic</w:t>
      </w:r>
      <w:r w:rsidR="00A968FF" w:rsidRPr="00505108">
        <w:rPr>
          <w:rFonts w:ascii="Times" w:hAnsi="Times"/>
          <w:sz w:val="22"/>
          <w:szCs w:val="22"/>
          <w:lang w:val="en-US"/>
        </w:rPr>
        <w:t xml:space="preserve">.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B804F7" w:rsidRPr="00505108">
        <w:rPr>
          <w:rFonts w:ascii="Times" w:hAnsi="Times"/>
          <w:sz w:val="22"/>
          <w:szCs w:val="22"/>
          <w:lang w:val="en-US"/>
        </w:rPr>
        <w:t xml:space="preserve"> </w:t>
      </w:r>
      <w:r w:rsidR="005922A0" w:rsidRPr="00505108">
        <w:rPr>
          <w:rFonts w:ascii="Times" w:hAnsi="Times"/>
          <w:sz w:val="22"/>
          <w:szCs w:val="22"/>
          <w:lang w:val="en-US"/>
        </w:rPr>
        <w:t>We assume t</w:t>
      </w:r>
      <w:r w:rsidR="003809D9" w:rsidRPr="00505108">
        <w:rPr>
          <w:rFonts w:ascii="Times" w:eastAsiaTheme="minorEastAsia" w:hAnsi="Times"/>
          <w:sz w:val="22"/>
          <w:szCs w:val="22"/>
          <w:lang w:val="en-US"/>
        </w:rPr>
        <w:t xml:space="preserve">he regeneration rate </w:t>
      </w:r>
      <w:r w:rsidR="00334638" w:rsidRPr="00505108">
        <w:rPr>
          <w:rFonts w:ascii="Times" w:eastAsiaTheme="minorEastAsia" w:hAnsi="Times"/>
          <w:sz w:val="22"/>
          <w:szCs w:val="22"/>
          <w:lang w:val="en-US"/>
        </w:rPr>
        <w:t>increases due to elevated metabolic rates (but note this is not explicitly modelled)</w:t>
      </w:r>
      <w:r w:rsidR="003D2C23" w:rsidRPr="00505108">
        <w:rPr>
          <w:rFonts w:ascii="Times" w:eastAsiaTheme="minorEastAsia" w:hAnsi="Times"/>
          <w:sz w:val="22"/>
          <w:szCs w:val="22"/>
          <w:lang w:val="en-US"/>
        </w:rPr>
        <w:t xml:space="preserve">, which </w:t>
      </w:r>
      <w:r w:rsidR="00B75480" w:rsidRPr="00505108">
        <w:rPr>
          <w:rFonts w:ascii="Times" w:eastAsiaTheme="minorEastAsia" w:hAnsi="Times"/>
          <w:sz w:val="22"/>
          <w:szCs w:val="22"/>
          <w:lang w:val="en-US"/>
        </w:rPr>
        <w:t xml:space="preserve">increases the rates of energy acquisition, </w:t>
      </w:r>
      <w:r w:rsidR="004200ED" w:rsidRPr="00505108">
        <w:rPr>
          <w:rFonts w:ascii="Times" w:eastAsiaTheme="minorEastAsia" w:hAnsi="Times"/>
          <w:sz w:val="22"/>
          <w:szCs w:val="22"/>
          <w:lang w:val="en-US"/>
        </w:rPr>
        <w:t>growth, maintenance and reproduction</w:t>
      </w:r>
      <w:r w:rsidR="005A7A0E" w:rsidRPr="00505108">
        <w:rPr>
          <w:rFonts w:ascii="Times" w:eastAsiaTheme="minorEastAsia" w:hAnsi="Times"/>
          <w:sz w:val="22"/>
          <w:szCs w:val="22"/>
          <w:lang w:val="en-US"/>
        </w:rPr>
        <w:t xml:space="preserve"> </w:t>
      </w:r>
      <w:r w:rsidR="00F26EFB" w:rsidRPr="00505108">
        <w:rPr>
          <w:rFonts w:ascii="Times" w:eastAsiaTheme="minorEastAsia" w:hAnsi="Times"/>
          <w:sz w:val="22"/>
          <w:szCs w:val="22"/>
          <w:lang w:val="en-US"/>
        </w:rPr>
        <w:fldChar w:fldCharType="begin"/>
      </w:r>
      <w:r w:rsidR="004C7025" w:rsidRPr="00505108">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505108">
        <w:rPr>
          <w:rFonts w:ascii="Times" w:eastAsiaTheme="minorEastAsia" w:hAnsi="Times"/>
          <w:sz w:val="22"/>
          <w:szCs w:val="22"/>
          <w:lang w:val="en-US"/>
        </w:rPr>
        <w:fldChar w:fldCharType="separate"/>
      </w:r>
      <w:r w:rsidR="004C7025" w:rsidRPr="00505108">
        <w:rPr>
          <w:rFonts w:ascii="Times" w:hAnsi="Times" w:cs="Times New Roman"/>
          <w:sz w:val="22"/>
          <w:szCs w:val="22"/>
        </w:rPr>
        <w:t xml:space="preserve">(Savage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04)</w:t>
      </w:r>
      <w:r w:rsidR="00F26EFB" w:rsidRPr="00505108">
        <w:rPr>
          <w:rFonts w:ascii="Times" w:eastAsiaTheme="minorEastAsia" w:hAnsi="Times"/>
          <w:sz w:val="22"/>
          <w:szCs w:val="22"/>
          <w:lang w:val="en-US"/>
        </w:rPr>
        <w:fldChar w:fldCharType="end"/>
      </w:r>
      <w:r w:rsidR="00F242C6" w:rsidRPr="00505108">
        <w:rPr>
          <w:rFonts w:ascii="Times" w:eastAsiaTheme="minorEastAsia" w:hAnsi="Times"/>
          <w:sz w:val="22"/>
          <w:szCs w:val="22"/>
          <w:lang w:val="en-US"/>
        </w:rPr>
        <w:t>.</w:t>
      </w:r>
      <w:r w:rsidR="005D648C" w:rsidRPr="00505108">
        <w:rPr>
          <w:rFonts w:ascii="Times" w:eastAsiaTheme="minorEastAsia" w:hAnsi="Times"/>
          <w:sz w:val="22"/>
          <w:szCs w:val="22"/>
          <w:lang w:val="en-US"/>
        </w:rPr>
        <w:t xml:space="preserve"> The effect of temperature </w:t>
      </w:r>
      <w:r w:rsidR="00D00942" w:rsidRPr="00505108">
        <w:rPr>
          <w:rFonts w:ascii="Times" w:eastAsiaTheme="minorEastAsia" w:hAnsi="Times"/>
          <w:sz w:val="22"/>
          <w:szCs w:val="22"/>
          <w:lang w:val="en-US"/>
        </w:rPr>
        <w:t>on carrying capacity is much less studied</w:t>
      </w:r>
      <w:r w:rsidR="00927ACA" w:rsidRPr="00505108">
        <w:rPr>
          <w:rFonts w:ascii="Times" w:eastAsiaTheme="minorEastAsia" w:hAnsi="Times"/>
          <w:sz w:val="22"/>
          <w:szCs w:val="22"/>
          <w:lang w:val="en-US"/>
        </w:rPr>
        <w:t xml:space="preserve">. </w:t>
      </w:r>
      <w:r w:rsidR="009C7611" w:rsidRPr="00505108">
        <w:rPr>
          <w:rFonts w:ascii="Times" w:eastAsiaTheme="minorEastAsia" w:hAnsi="Times"/>
          <w:sz w:val="22"/>
          <w:szCs w:val="22"/>
          <w:lang w:val="en-US"/>
        </w:rPr>
        <w:t xml:space="preserve">However, </w:t>
      </w:r>
      <w:r w:rsidR="00DD5D47" w:rsidRPr="00505108">
        <w:rPr>
          <w:rFonts w:ascii="Times" w:eastAsiaTheme="minorEastAsia" w:hAnsi="Times"/>
          <w:sz w:val="22"/>
          <w:szCs w:val="22"/>
          <w:lang w:val="en-US"/>
        </w:rPr>
        <w:t xml:space="preserve">if assuming </w:t>
      </w:r>
      <w:r w:rsidR="008E683F" w:rsidRPr="00505108">
        <w:rPr>
          <w:rFonts w:ascii="Times" w:eastAsiaTheme="minorEastAsia" w:hAnsi="Times"/>
          <w:sz w:val="22"/>
          <w:szCs w:val="22"/>
          <w:lang w:val="en-US"/>
        </w:rPr>
        <w:t>a fixed supply of resource</w:t>
      </w:r>
      <w:r w:rsidR="003964CA" w:rsidRPr="00505108">
        <w:rPr>
          <w:rFonts w:ascii="Times" w:eastAsiaTheme="minorEastAsia" w:hAnsi="Times"/>
          <w:sz w:val="22"/>
          <w:szCs w:val="22"/>
          <w:lang w:val="en-US"/>
        </w:rPr>
        <w:t>s</w:t>
      </w:r>
      <w:r w:rsidR="008E56DB" w:rsidRPr="00505108">
        <w:rPr>
          <w:rFonts w:ascii="Times" w:eastAsiaTheme="minorEastAsia" w:hAnsi="Times"/>
          <w:sz w:val="22"/>
          <w:szCs w:val="22"/>
          <w:lang w:val="en-US"/>
        </w:rPr>
        <w:t xml:space="preserve">, the </w:t>
      </w:r>
      <w:r w:rsidR="00A37E2E" w:rsidRPr="00505108">
        <w:rPr>
          <w:rFonts w:ascii="Times" w:eastAsiaTheme="minorEastAsia" w:hAnsi="Times"/>
          <w:sz w:val="22"/>
          <w:szCs w:val="22"/>
          <w:lang w:val="en-US"/>
        </w:rPr>
        <w:t>carrying capacity should decline</w:t>
      </w:r>
      <w:r w:rsidR="0082406B" w:rsidRPr="00505108">
        <w:rPr>
          <w:rFonts w:ascii="Times" w:eastAsiaTheme="minorEastAsia" w:hAnsi="Times"/>
          <w:sz w:val="22"/>
          <w:szCs w:val="22"/>
          <w:lang w:val="en-US"/>
        </w:rPr>
        <w:t xml:space="preserve"> </w:t>
      </w:r>
      <w:r w:rsidR="009E0757" w:rsidRPr="00505108">
        <w:rPr>
          <w:rFonts w:ascii="Times" w:eastAsiaTheme="minorEastAsia" w:hAnsi="Times"/>
          <w:sz w:val="22"/>
          <w:szCs w:val="22"/>
          <w:lang w:val="en-US"/>
        </w:rPr>
        <w:t xml:space="preserve">at the same rate as population </w:t>
      </w:r>
      <w:r w:rsidR="00D13C99" w:rsidRPr="00505108">
        <w:rPr>
          <w:rFonts w:ascii="Times" w:eastAsiaTheme="minorEastAsia" w:hAnsi="Times"/>
          <w:sz w:val="22"/>
          <w:szCs w:val="22"/>
          <w:lang w:val="en-US"/>
        </w:rPr>
        <w:t>regeneration</w:t>
      </w:r>
      <w:r w:rsidR="009E0757" w:rsidRPr="00505108">
        <w:rPr>
          <w:rFonts w:ascii="Times" w:eastAsiaTheme="minorEastAsia" w:hAnsi="Times"/>
          <w:sz w:val="22"/>
          <w:szCs w:val="22"/>
          <w:lang w:val="en-US"/>
        </w:rPr>
        <w:t xml:space="preserve"> rate increase with temperature</w:t>
      </w:r>
      <w:r w:rsidR="00E44E06" w:rsidRPr="00505108">
        <w:rPr>
          <w:rFonts w:ascii="Times" w:eastAsiaTheme="minorEastAsia" w:hAnsi="Times"/>
          <w:sz w:val="22"/>
          <w:szCs w:val="22"/>
          <w:lang w:val="en-US"/>
        </w:rPr>
        <w:t xml:space="preserve"> </w:t>
      </w:r>
      <w:r w:rsidR="00381649" w:rsidRPr="00505108">
        <w:rPr>
          <w:rFonts w:ascii="Times" w:eastAsiaTheme="minorEastAsia" w:hAnsi="Times"/>
          <w:sz w:val="22"/>
          <w:szCs w:val="22"/>
          <w:lang w:val="en-US"/>
        </w:rPr>
        <w:fldChar w:fldCharType="begin"/>
      </w:r>
      <w:r w:rsidR="004C7025" w:rsidRPr="00505108">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505108">
        <w:rPr>
          <w:rFonts w:ascii="Times" w:eastAsiaTheme="minorEastAsia" w:hAnsi="Times"/>
          <w:sz w:val="22"/>
          <w:szCs w:val="22"/>
          <w:lang w:val="en-US"/>
        </w:rPr>
        <w:fldChar w:fldCharType="separate"/>
      </w:r>
      <w:r w:rsidR="004C7025" w:rsidRPr="00505108">
        <w:rPr>
          <w:rFonts w:ascii="Times" w:hAnsi="Times" w:cs="Times New Roman"/>
          <w:sz w:val="22"/>
          <w:szCs w:val="22"/>
        </w:rPr>
        <w:t xml:space="preserve">(Savage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04; Gilbert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14)</w:t>
      </w:r>
      <w:r w:rsidR="00381649" w:rsidRPr="00505108">
        <w:rPr>
          <w:rFonts w:ascii="Times" w:eastAsiaTheme="minorEastAsia" w:hAnsi="Times"/>
          <w:sz w:val="22"/>
          <w:szCs w:val="22"/>
          <w:lang w:val="en-US"/>
        </w:rPr>
        <w:fldChar w:fldCharType="end"/>
      </w:r>
      <w:r w:rsidR="001F6EAC" w:rsidRPr="00505108">
        <w:rPr>
          <w:rFonts w:ascii="Times" w:eastAsiaTheme="minorEastAsia" w:hAnsi="Times"/>
          <w:sz w:val="22"/>
          <w:szCs w:val="22"/>
          <w:lang w:val="en-US"/>
        </w:rPr>
        <w:t>, which has been verified experimentally</w:t>
      </w:r>
      <w:r w:rsidR="00456C67" w:rsidRPr="00505108">
        <w:rPr>
          <w:rFonts w:ascii="Times" w:eastAsiaTheme="minorEastAsia" w:hAnsi="Times"/>
          <w:sz w:val="22"/>
          <w:szCs w:val="22"/>
          <w:lang w:val="en-US"/>
        </w:rPr>
        <w:t xml:space="preserve"> </w:t>
      </w:r>
      <w:r w:rsidR="00456C67" w:rsidRPr="00505108">
        <w:rPr>
          <w:rFonts w:ascii="Times" w:eastAsiaTheme="minorEastAsia" w:hAnsi="Times"/>
          <w:sz w:val="22"/>
          <w:szCs w:val="22"/>
          <w:lang w:val="en-US"/>
        </w:rPr>
        <w:fldChar w:fldCharType="begin"/>
      </w:r>
      <w:r w:rsidR="00456C67" w:rsidRPr="00505108">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505108">
        <w:rPr>
          <w:rFonts w:ascii="Times" w:eastAsiaTheme="minorEastAsia" w:hAnsi="Times"/>
          <w:sz w:val="22"/>
          <w:szCs w:val="22"/>
          <w:lang w:val="en-US"/>
        </w:rPr>
        <w:fldChar w:fldCharType="separate"/>
      </w:r>
      <w:r w:rsidR="00456C67" w:rsidRPr="00505108">
        <w:rPr>
          <w:rFonts w:ascii="Times" w:hAnsi="Times" w:cs="Times New Roman"/>
          <w:sz w:val="22"/>
          <w:szCs w:val="22"/>
        </w:rPr>
        <w:t xml:space="preserve">(Bernhardt </w:t>
      </w:r>
      <w:r w:rsidR="00456C67" w:rsidRPr="00505108">
        <w:rPr>
          <w:rFonts w:ascii="Times" w:hAnsi="Times" w:cs="Times New Roman"/>
          <w:i/>
          <w:iCs/>
          <w:sz w:val="22"/>
          <w:szCs w:val="22"/>
        </w:rPr>
        <w:t>et al.</w:t>
      </w:r>
      <w:r w:rsidR="00456C67" w:rsidRPr="00505108">
        <w:rPr>
          <w:rFonts w:ascii="Times" w:hAnsi="Times" w:cs="Times New Roman"/>
          <w:sz w:val="22"/>
          <w:szCs w:val="22"/>
        </w:rPr>
        <w:t xml:space="preserve"> 2018)</w:t>
      </w:r>
      <w:r w:rsidR="00456C67" w:rsidRPr="00505108">
        <w:rPr>
          <w:rFonts w:ascii="Times" w:eastAsiaTheme="minorEastAsia" w:hAnsi="Times"/>
          <w:sz w:val="22"/>
          <w:szCs w:val="22"/>
          <w:lang w:val="en-US"/>
        </w:rPr>
        <w:fldChar w:fldCharType="end"/>
      </w:r>
      <w:r w:rsidR="009E0757" w:rsidRPr="00505108">
        <w:rPr>
          <w:rFonts w:ascii="Times" w:eastAsiaTheme="minorEastAsia" w:hAnsi="Times"/>
          <w:sz w:val="22"/>
          <w:szCs w:val="22"/>
          <w:lang w:val="en-US"/>
        </w:rPr>
        <w:t xml:space="preserve">. </w:t>
      </w:r>
      <w:r w:rsidR="00AA241A" w:rsidRPr="00505108">
        <w:rPr>
          <w:rFonts w:ascii="Times" w:eastAsiaTheme="minorEastAsia" w:hAnsi="Times"/>
          <w:sz w:val="22"/>
          <w:szCs w:val="22"/>
          <w:lang w:val="en-US"/>
        </w:rPr>
        <w:t xml:space="preserve">There are </w:t>
      </w:r>
      <w:r w:rsidR="00972BB4" w:rsidRPr="00505108">
        <w:rPr>
          <w:rFonts w:ascii="Times" w:eastAsiaTheme="minorEastAsia" w:hAnsi="Times"/>
          <w:sz w:val="22"/>
          <w:szCs w:val="22"/>
          <w:lang w:val="en-US"/>
        </w:rPr>
        <w:t>indications that also the slope of the size-spectrum (</w:t>
      </w:r>
      <m:oMath>
        <m:r>
          <w:rPr>
            <w:rFonts w:ascii="Cambria Math" w:hAnsi="Cambria Math"/>
            <w:sz w:val="22"/>
            <w:szCs w:val="22"/>
            <w:lang w:val="en-US"/>
          </w:rPr>
          <m:t>λ</m:t>
        </m:r>
      </m:oMath>
      <w:r w:rsidR="00972BB4" w:rsidRPr="00505108">
        <w:rPr>
          <w:rFonts w:ascii="Times" w:eastAsiaTheme="minorEastAsia" w:hAnsi="Times"/>
          <w:sz w:val="22"/>
          <w:szCs w:val="22"/>
          <w:lang w:val="en-US"/>
        </w:rPr>
        <w:t xml:space="preserve"> in the term for carrying capacity)</w:t>
      </w:r>
      <w:r w:rsidR="0041206E" w:rsidRPr="00505108">
        <w:rPr>
          <w:rFonts w:ascii="Times" w:eastAsiaTheme="minorEastAsia" w:hAnsi="Times"/>
          <w:sz w:val="22"/>
          <w:szCs w:val="22"/>
          <w:lang w:val="en-US"/>
        </w:rPr>
        <w:t xml:space="preserve">, </w:t>
      </w:r>
      <w:r w:rsidR="005A4B38" w:rsidRPr="00505108">
        <w:rPr>
          <w:rFonts w:ascii="Times" w:eastAsiaTheme="minorEastAsia" w:hAnsi="Times"/>
          <w:sz w:val="22"/>
          <w:szCs w:val="22"/>
          <w:lang w:val="en-US"/>
        </w:rPr>
        <w:t xml:space="preserve">declines with </w:t>
      </w:r>
      <w:r w:rsidR="00360F30" w:rsidRPr="00505108">
        <w:rPr>
          <w:rFonts w:ascii="Times" w:eastAsiaTheme="minorEastAsia" w:hAnsi="Times"/>
          <w:sz w:val="22"/>
          <w:szCs w:val="22"/>
          <w:lang w:val="en-US"/>
        </w:rPr>
        <w:t>temperature</w:t>
      </w:r>
      <w:r w:rsidR="004F670E" w:rsidRPr="00505108">
        <w:rPr>
          <w:rFonts w:ascii="Times" w:eastAsiaTheme="minorEastAsia" w:hAnsi="Times"/>
          <w:sz w:val="22"/>
          <w:szCs w:val="22"/>
          <w:lang w:val="en-US"/>
        </w:rPr>
        <w:t xml:space="preserve"> </w:t>
      </w:r>
      <w:r w:rsidR="004F670E" w:rsidRPr="00505108">
        <w:rPr>
          <w:rFonts w:ascii="Times" w:eastAsiaTheme="minorEastAsia" w:hAnsi="Times"/>
          <w:sz w:val="22"/>
          <w:szCs w:val="22"/>
          <w:lang w:val="en-US"/>
        </w:rPr>
        <w:fldChar w:fldCharType="begin"/>
      </w:r>
      <w:r w:rsidR="004F670E" w:rsidRPr="00505108">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004F670E" w:rsidRPr="00505108">
        <w:rPr>
          <w:rFonts w:ascii="Times" w:eastAsiaTheme="minorEastAsia" w:hAnsi="Times"/>
          <w:sz w:val="22"/>
          <w:szCs w:val="22"/>
          <w:lang w:val="en-US"/>
        </w:rPr>
        <w:fldChar w:fldCharType="separate"/>
      </w:r>
      <w:r w:rsidR="004F670E" w:rsidRPr="00505108">
        <w:rPr>
          <w:rFonts w:ascii="Times" w:hAnsi="Times" w:cs="Times New Roman"/>
          <w:sz w:val="22"/>
          <w:szCs w:val="22"/>
        </w:rPr>
        <w:t xml:space="preserve">(Yvon‐Durocher </w:t>
      </w:r>
      <w:r w:rsidR="004F670E" w:rsidRPr="00505108">
        <w:rPr>
          <w:rFonts w:ascii="Times" w:hAnsi="Times" w:cs="Times New Roman"/>
          <w:i/>
          <w:iCs/>
          <w:sz w:val="22"/>
          <w:szCs w:val="22"/>
        </w:rPr>
        <w:t>et al.</w:t>
      </w:r>
      <w:r w:rsidR="004F670E" w:rsidRPr="00505108">
        <w:rPr>
          <w:rFonts w:ascii="Times" w:hAnsi="Times" w:cs="Times New Roman"/>
          <w:sz w:val="22"/>
          <w:szCs w:val="22"/>
        </w:rPr>
        <w:t xml:space="preserve"> 2011)</w:t>
      </w:r>
      <w:r w:rsidR="004F670E" w:rsidRPr="00505108">
        <w:rPr>
          <w:rFonts w:ascii="Times" w:eastAsiaTheme="minorEastAsia" w:hAnsi="Times"/>
          <w:sz w:val="22"/>
          <w:szCs w:val="22"/>
          <w:lang w:val="en-US"/>
        </w:rPr>
        <w:fldChar w:fldCharType="end"/>
      </w:r>
      <w:r w:rsidR="000B0058" w:rsidRPr="00505108">
        <w:rPr>
          <w:rFonts w:ascii="Times" w:eastAsiaTheme="minorEastAsia" w:hAnsi="Times"/>
          <w:sz w:val="22"/>
          <w:szCs w:val="22"/>
          <w:lang w:val="en-US"/>
        </w:rPr>
        <w:t>, however on a global scale this effect is less clear statistically</w:t>
      </w:r>
      <w:r w:rsidR="003174A4" w:rsidRPr="00505108">
        <w:rPr>
          <w:rFonts w:ascii="Times" w:eastAsiaTheme="minorEastAsia" w:hAnsi="Times"/>
          <w:sz w:val="22"/>
          <w:szCs w:val="22"/>
          <w:lang w:val="en-US"/>
        </w:rPr>
        <w:t xml:space="preserve"> </w:t>
      </w:r>
      <w:r w:rsidR="00D8155E" w:rsidRPr="00505108">
        <w:rPr>
          <w:rFonts w:ascii="Times" w:eastAsiaTheme="minorEastAsia" w:hAnsi="Times"/>
          <w:sz w:val="22"/>
          <w:szCs w:val="22"/>
          <w:lang w:val="en-US"/>
        </w:rPr>
        <w:fldChar w:fldCharType="begin"/>
      </w:r>
      <w:r w:rsidR="00D8155E" w:rsidRPr="00505108">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505108">
        <w:rPr>
          <w:rFonts w:ascii="Times" w:eastAsiaTheme="minorEastAsia" w:hAnsi="Times"/>
          <w:sz w:val="22"/>
          <w:szCs w:val="22"/>
          <w:lang w:val="en-US"/>
        </w:rPr>
        <w:fldChar w:fldCharType="separate"/>
      </w:r>
      <w:r w:rsidR="00D8155E" w:rsidRPr="00505108">
        <w:rPr>
          <w:rFonts w:ascii="Times" w:hAnsi="Times" w:cs="Times New Roman"/>
          <w:sz w:val="22"/>
          <w:szCs w:val="22"/>
        </w:rPr>
        <w:t xml:space="preserve">(Barnes </w:t>
      </w:r>
      <w:r w:rsidR="00D8155E" w:rsidRPr="00505108">
        <w:rPr>
          <w:rFonts w:ascii="Times" w:hAnsi="Times" w:cs="Times New Roman"/>
          <w:i/>
          <w:iCs/>
          <w:sz w:val="22"/>
          <w:szCs w:val="22"/>
        </w:rPr>
        <w:t>et al.</w:t>
      </w:r>
      <w:r w:rsidR="00D8155E" w:rsidRPr="00505108">
        <w:rPr>
          <w:rFonts w:ascii="Times" w:hAnsi="Times" w:cs="Times New Roman"/>
          <w:sz w:val="22"/>
          <w:szCs w:val="22"/>
        </w:rPr>
        <w:t xml:space="preserve"> 2011)</w:t>
      </w:r>
      <w:r w:rsidR="00D8155E" w:rsidRPr="00505108">
        <w:rPr>
          <w:rFonts w:ascii="Times" w:eastAsiaTheme="minorEastAsia" w:hAnsi="Times"/>
          <w:sz w:val="22"/>
          <w:szCs w:val="22"/>
          <w:lang w:val="en-US"/>
        </w:rPr>
        <w:fldChar w:fldCharType="end"/>
      </w:r>
      <w:commentRangeStart w:id="17"/>
      <w:r w:rsidR="000B0058" w:rsidRPr="00505108">
        <w:rPr>
          <w:rFonts w:ascii="Times" w:eastAsiaTheme="minorEastAsia" w:hAnsi="Times"/>
          <w:sz w:val="22"/>
          <w:szCs w:val="22"/>
          <w:lang w:val="en-US"/>
        </w:rPr>
        <w:t>.</w:t>
      </w:r>
      <w:commentRangeEnd w:id="17"/>
      <w:r w:rsidR="0088451B">
        <w:rPr>
          <w:rStyle w:val="CommentReference"/>
        </w:rPr>
        <w:commentReference w:id="17"/>
      </w:r>
    </w:p>
    <w:p w14:paraId="688AB5EF" w14:textId="5E8BEE90" w:rsidR="00A63CC1" w:rsidRDefault="00BB614F" w:rsidP="00C76B5B">
      <w:pPr>
        <w:spacing w:line="480" w:lineRule="auto"/>
        <w:ind w:firstLine="284"/>
        <w:jc w:val="both"/>
        <w:rPr>
          <w:rFonts w:ascii="Times" w:eastAsiaTheme="minorEastAsia" w:hAnsi="Times"/>
          <w:sz w:val="22"/>
          <w:szCs w:val="22"/>
          <w:lang w:val="en-US"/>
        </w:rPr>
      </w:pPr>
      <w:commentRangeStart w:id="18"/>
      <w:r w:rsidRPr="00505108">
        <w:rPr>
          <w:rFonts w:ascii="Times" w:eastAsiaTheme="minorEastAsia" w:hAnsi="Times"/>
          <w:sz w:val="22"/>
          <w:szCs w:val="22"/>
          <w:lang w:val="en-US"/>
        </w:rPr>
        <w:t xml:space="preserve">The </w:t>
      </w:r>
      <w:commentRangeEnd w:id="18"/>
      <w:r w:rsidR="00391163">
        <w:rPr>
          <w:rStyle w:val="CommentReference"/>
        </w:rPr>
        <w:commentReference w:id="18"/>
      </w:r>
      <w:r w:rsidRPr="00505108">
        <w:rPr>
          <w:rFonts w:ascii="Times" w:eastAsiaTheme="minorEastAsia" w:hAnsi="Times"/>
          <w:sz w:val="22"/>
          <w:szCs w:val="22"/>
          <w:lang w:val="en-US"/>
        </w:rPr>
        <w:t xml:space="preserve">models for background </w:t>
      </w:r>
      <w:r w:rsidR="001E73D2" w:rsidRPr="00505108">
        <w:rPr>
          <w:rFonts w:ascii="Times" w:eastAsiaTheme="minorEastAsia" w:hAnsi="Times"/>
          <w:sz w:val="22"/>
          <w:szCs w:val="22"/>
          <w:lang w:val="en-US"/>
        </w:rPr>
        <w:t>spectra</w:t>
      </w:r>
      <w:r w:rsidRPr="00505108">
        <w:rPr>
          <w:rFonts w:ascii="Times" w:eastAsiaTheme="minorEastAsia" w:hAnsi="Times"/>
          <w:sz w:val="22"/>
          <w:szCs w:val="22"/>
          <w:lang w:val="en-US"/>
        </w:rPr>
        <w:t xml:space="preserve"> and their temperature-dependent dynamics </w:t>
      </w:r>
      <w:r w:rsidR="00EA7ABB" w:rsidRPr="00505108">
        <w:rPr>
          <w:rFonts w:ascii="Times" w:eastAsiaTheme="minorEastAsia" w:hAnsi="Times"/>
          <w:sz w:val="22"/>
          <w:szCs w:val="22"/>
          <w:lang w:val="en-US"/>
        </w:rPr>
        <w:t>are</w:t>
      </w:r>
      <w:r w:rsidR="007D5D0A" w:rsidRPr="00505108">
        <w:rPr>
          <w:rFonts w:ascii="Times" w:eastAsiaTheme="minorEastAsia" w:hAnsi="Times"/>
          <w:sz w:val="22"/>
          <w:szCs w:val="22"/>
          <w:lang w:val="en-US"/>
        </w:rPr>
        <w:t xml:space="preserve"> </w:t>
      </w:r>
      <w:r w:rsidR="00D11959" w:rsidRPr="00505108">
        <w:rPr>
          <w:rFonts w:ascii="Times" w:eastAsiaTheme="minorEastAsia" w:hAnsi="Times"/>
          <w:sz w:val="22"/>
          <w:szCs w:val="22"/>
          <w:lang w:val="en-US"/>
        </w:rPr>
        <w:t xml:space="preserve">major </w:t>
      </w:r>
      <w:r w:rsidR="000024F0" w:rsidRPr="00505108">
        <w:rPr>
          <w:rFonts w:ascii="Times" w:eastAsiaTheme="minorEastAsia" w:hAnsi="Times"/>
          <w:sz w:val="22"/>
          <w:szCs w:val="22"/>
          <w:lang w:val="en-US"/>
        </w:rPr>
        <w:t>simplification</w:t>
      </w:r>
      <w:r w:rsidR="00696D26" w:rsidRPr="00505108">
        <w:rPr>
          <w:rFonts w:ascii="Times" w:eastAsiaTheme="minorEastAsia" w:hAnsi="Times"/>
          <w:sz w:val="22"/>
          <w:szCs w:val="22"/>
          <w:lang w:val="en-US"/>
        </w:rPr>
        <w:t>s</w:t>
      </w:r>
      <w:r w:rsidR="000024F0" w:rsidRPr="00505108">
        <w:rPr>
          <w:rFonts w:ascii="Times" w:eastAsiaTheme="minorEastAsia" w:hAnsi="Times"/>
          <w:sz w:val="22"/>
          <w:szCs w:val="22"/>
          <w:lang w:val="en-US"/>
        </w:rPr>
        <w:t xml:space="preserve"> </w:t>
      </w:r>
      <w:r w:rsidR="00D11959" w:rsidRPr="00505108">
        <w:rPr>
          <w:rFonts w:ascii="Times" w:eastAsiaTheme="minorEastAsia" w:hAnsi="Times"/>
          <w:sz w:val="22"/>
          <w:szCs w:val="22"/>
          <w:lang w:val="en-US"/>
        </w:rPr>
        <w:t xml:space="preserve">of the </w:t>
      </w:r>
      <w:r w:rsidR="008B0F22" w:rsidRPr="00505108">
        <w:rPr>
          <w:rFonts w:ascii="Times" w:eastAsiaTheme="minorEastAsia" w:hAnsi="Times"/>
          <w:sz w:val="22"/>
          <w:szCs w:val="22"/>
          <w:lang w:val="en-US"/>
        </w:rPr>
        <w:t xml:space="preserve">resource </w:t>
      </w:r>
      <w:r w:rsidR="00D11959" w:rsidRPr="00505108">
        <w:rPr>
          <w:rFonts w:ascii="Times" w:eastAsiaTheme="minorEastAsia" w:hAnsi="Times"/>
          <w:sz w:val="22"/>
          <w:szCs w:val="22"/>
          <w:lang w:val="en-US"/>
        </w:rPr>
        <w:t xml:space="preserve">dynamics </w:t>
      </w:r>
      <w:r w:rsidR="00817F71" w:rsidRPr="00505108">
        <w:rPr>
          <w:rFonts w:ascii="Times" w:eastAsiaTheme="minorEastAsia" w:hAnsi="Times"/>
          <w:sz w:val="22"/>
          <w:szCs w:val="22"/>
          <w:lang w:val="en-US"/>
        </w:rPr>
        <w:t>in the Baltic Sea</w:t>
      </w:r>
      <w:r w:rsidR="00B56F06" w:rsidRPr="00505108">
        <w:rPr>
          <w:rFonts w:ascii="Times" w:eastAsiaTheme="minorEastAsia" w:hAnsi="Times"/>
          <w:sz w:val="22"/>
          <w:szCs w:val="22"/>
          <w:lang w:val="en-US"/>
        </w:rPr>
        <w:t>,</w:t>
      </w:r>
      <w:r w:rsidR="00BC49C4" w:rsidRPr="00505108">
        <w:rPr>
          <w:rFonts w:ascii="Times" w:eastAsiaTheme="minorEastAsia" w:hAnsi="Times"/>
          <w:sz w:val="22"/>
          <w:szCs w:val="22"/>
          <w:lang w:val="en-US"/>
        </w:rPr>
        <w:t xml:space="preserve"> and the assumption </w:t>
      </w:r>
      <w:r w:rsidR="00BA7C77" w:rsidRPr="00505108">
        <w:rPr>
          <w:rFonts w:ascii="Times" w:eastAsiaTheme="minorEastAsia" w:hAnsi="Times"/>
          <w:sz w:val="22"/>
          <w:szCs w:val="22"/>
          <w:lang w:val="en-US"/>
        </w:rPr>
        <w:t xml:space="preserve">of fixed resource supplies is most likely not </w:t>
      </w:r>
      <w:r w:rsidR="00C646E5" w:rsidRPr="00505108">
        <w:rPr>
          <w:rFonts w:ascii="Times" w:eastAsiaTheme="minorEastAsia" w:hAnsi="Times"/>
          <w:sz w:val="22"/>
          <w:szCs w:val="22"/>
          <w:lang w:val="en-US"/>
        </w:rPr>
        <w:t>true</w:t>
      </w:r>
      <w:r w:rsidR="00BA7C77" w:rsidRPr="00505108">
        <w:rPr>
          <w:rFonts w:ascii="Times" w:eastAsiaTheme="minorEastAsia" w:hAnsi="Times"/>
          <w:sz w:val="22"/>
          <w:szCs w:val="22"/>
          <w:lang w:val="en-US"/>
        </w:rPr>
        <w:t xml:space="preserve"> </w:t>
      </w:r>
      <w:r w:rsidR="00824518" w:rsidRPr="00505108">
        <w:rPr>
          <w:rFonts w:ascii="Times" w:eastAsiaTheme="minorEastAsia" w:hAnsi="Times"/>
          <w:sz w:val="22"/>
          <w:szCs w:val="22"/>
          <w:lang w:val="en-US"/>
        </w:rPr>
        <w:t>in this case</w:t>
      </w:r>
      <w:r w:rsidR="00D03AEE" w:rsidRPr="00505108">
        <w:rPr>
          <w:rFonts w:ascii="Times" w:eastAsiaTheme="minorEastAsia" w:hAnsi="Times"/>
          <w:sz w:val="22"/>
          <w:szCs w:val="22"/>
          <w:lang w:val="en-US"/>
        </w:rPr>
        <w:t>.</w:t>
      </w:r>
      <w:r w:rsidR="003678D8" w:rsidRPr="00505108">
        <w:rPr>
          <w:rFonts w:ascii="Times" w:eastAsiaTheme="minorEastAsia" w:hAnsi="Times"/>
          <w:sz w:val="22"/>
          <w:szCs w:val="22"/>
          <w:lang w:val="en-US"/>
        </w:rPr>
        <w:t xml:space="preserve"> </w:t>
      </w:r>
      <w:r w:rsidR="00336383" w:rsidRPr="00505108">
        <w:rPr>
          <w:rFonts w:ascii="Times" w:eastAsiaTheme="minorEastAsia" w:hAnsi="Times"/>
          <w:sz w:val="22"/>
          <w:szCs w:val="22"/>
          <w:lang w:val="en-US"/>
        </w:rPr>
        <w:t xml:space="preserve">Alternatively, </w:t>
      </w:r>
      <w:r w:rsidR="00872BAF" w:rsidRPr="00505108">
        <w:rPr>
          <w:rFonts w:ascii="Times" w:eastAsiaTheme="minorEastAsia" w:hAnsi="Times"/>
          <w:sz w:val="22"/>
          <w:szCs w:val="22"/>
          <w:lang w:val="en-US"/>
        </w:rPr>
        <w:t xml:space="preserve">changes in abundance and size-structure of background resources can </w:t>
      </w:r>
      <w:r w:rsidR="002A6E16" w:rsidRPr="00505108">
        <w:rPr>
          <w:rFonts w:ascii="Times" w:eastAsiaTheme="minorEastAsia" w:hAnsi="Times"/>
          <w:sz w:val="22"/>
          <w:szCs w:val="22"/>
          <w:lang w:val="en-US"/>
        </w:rPr>
        <w:t xml:space="preserve">directly </w:t>
      </w:r>
      <w:r w:rsidR="00872BAF" w:rsidRPr="00505108">
        <w:rPr>
          <w:rFonts w:ascii="Times" w:eastAsiaTheme="minorEastAsia" w:hAnsi="Times"/>
          <w:sz w:val="22"/>
          <w:szCs w:val="22"/>
          <w:lang w:val="en-US"/>
        </w:rPr>
        <w:t xml:space="preserve">inferred from </w:t>
      </w:r>
      <w:r w:rsidR="0061290F" w:rsidRPr="00505108">
        <w:rPr>
          <w:rFonts w:ascii="Times" w:eastAsiaTheme="minorEastAsia" w:hAnsi="Times"/>
          <w:sz w:val="22"/>
          <w:szCs w:val="22"/>
          <w:lang w:val="en-US"/>
        </w:rPr>
        <w:t xml:space="preserve">e.g. </w:t>
      </w:r>
      <w:r w:rsidR="00CA0DCC" w:rsidRPr="00505108">
        <w:rPr>
          <w:rFonts w:ascii="Times" w:eastAsiaTheme="minorEastAsia" w:hAnsi="Times"/>
          <w:sz w:val="22"/>
          <w:szCs w:val="22"/>
          <w:lang w:val="en-US"/>
        </w:rPr>
        <w:t xml:space="preserve">climate and earth systems models </w:t>
      </w:r>
      <w:r w:rsidR="00A37036" w:rsidRPr="00505108">
        <w:rPr>
          <w:rFonts w:ascii="Times" w:eastAsiaTheme="minorEastAsia" w:hAnsi="Times"/>
          <w:sz w:val="22"/>
          <w:szCs w:val="22"/>
          <w:lang w:val="en-US"/>
        </w:rPr>
        <w:fldChar w:fldCharType="begin"/>
      </w:r>
      <w:r w:rsidR="00A37036" w:rsidRPr="00505108">
        <w:rPr>
          <w:rFonts w:ascii="Times" w:eastAsiaTheme="minorEastAsia" w:hAnsi="Times"/>
          <w:sz w:val="22"/>
          <w:szCs w:val="22"/>
          <w:lang w:val="en-US"/>
        </w:rPr>
        <w:instrText xml:space="preserve"> ADDIN ZOTERO_ITEM CSL_CITATION {"citationID":"fcy1rp8n","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A37036" w:rsidRPr="00505108">
        <w:rPr>
          <w:rFonts w:ascii="Times" w:eastAsiaTheme="minorEastAsia" w:hAnsi="Times"/>
          <w:sz w:val="22"/>
          <w:szCs w:val="22"/>
          <w:lang w:val="en-US"/>
        </w:rPr>
        <w:fldChar w:fldCharType="separate"/>
      </w:r>
      <w:r w:rsidR="00A37036" w:rsidRPr="00505108">
        <w:rPr>
          <w:rFonts w:ascii="Times" w:hAnsi="Times" w:cs="Times New Roman"/>
          <w:sz w:val="22"/>
          <w:szCs w:val="22"/>
        </w:rPr>
        <w:t xml:space="preserve">(Woodworth-Jefcoats </w:t>
      </w:r>
      <w:r w:rsidR="00A37036" w:rsidRPr="00505108">
        <w:rPr>
          <w:rFonts w:ascii="Times" w:hAnsi="Times" w:cs="Times New Roman"/>
          <w:i/>
          <w:iCs/>
          <w:sz w:val="22"/>
          <w:szCs w:val="22"/>
        </w:rPr>
        <w:t>et al.</w:t>
      </w:r>
      <w:r w:rsidR="00A37036" w:rsidRPr="00505108">
        <w:rPr>
          <w:rFonts w:ascii="Times" w:hAnsi="Times" w:cs="Times New Roman"/>
          <w:sz w:val="22"/>
          <w:szCs w:val="22"/>
        </w:rPr>
        <w:t xml:space="preserve"> 2019)</w:t>
      </w:r>
      <w:r w:rsidR="00A37036" w:rsidRPr="00505108">
        <w:rPr>
          <w:rFonts w:ascii="Times" w:eastAsiaTheme="minorEastAsia" w:hAnsi="Times"/>
          <w:sz w:val="22"/>
          <w:szCs w:val="22"/>
          <w:lang w:val="en-US"/>
        </w:rPr>
        <w:fldChar w:fldCharType="end"/>
      </w:r>
      <w:r w:rsidR="00CA0DCC" w:rsidRPr="00505108">
        <w:rPr>
          <w:rFonts w:ascii="Times" w:eastAsiaTheme="minorEastAsia" w:hAnsi="Times"/>
          <w:sz w:val="22"/>
          <w:szCs w:val="22"/>
          <w:lang w:val="en-US"/>
        </w:rPr>
        <w:t>.</w:t>
      </w:r>
      <w:r w:rsidR="005E0AB0" w:rsidRPr="00505108">
        <w:rPr>
          <w:rFonts w:ascii="Times" w:eastAsiaTheme="minorEastAsia" w:hAnsi="Times"/>
          <w:sz w:val="22"/>
          <w:szCs w:val="22"/>
          <w:lang w:val="en-US"/>
        </w:rPr>
        <w:t xml:space="preserve"> </w:t>
      </w:r>
      <w:r w:rsidR="00EB0DA6" w:rsidRPr="00505108">
        <w:rPr>
          <w:rFonts w:ascii="Times" w:eastAsiaTheme="minorEastAsia" w:hAnsi="Times"/>
          <w:sz w:val="22"/>
          <w:szCs w:val="22"/>
          <w:lang w:val="en-US"/>
        </w:rPr>
        <w:t xml:space="preserve">However, </w:t>
      </w:r>
      <w:r w:rsidR="006045E6" w:rsidRPr="00505108">
        <w:rPr>
          <w:rFonts w:ascii="Times" w:eastAsiaTheme="minorEastAsia" w:hAnsi="Times"/>
          <w:sz w:val="22"/>
          <w:szCs w:val="22"/>
          <w:lang w:val="en-US"/>
        </w:rPr>
        <w:t>the simple metabolic</w:t>
      </w:r>
      <w:r w:rsidR="006045E6">
        <w:rPr>
          <w:rFonts w:ascii="Times" w:eastAsiaTheme="minorEastAsia" w:hAnsi="Times"/>
          <w:sz w:val="22"/>
          <w:szCs w:val="22"/>
          <w:lang w:val="en-US"/>
        </w:rPr>
        <w:t xml:space="preserve"> approach</w:t>
      </w:r>
      <w:r w:rsidR="00A31CC3">
        <w:rPr>
          <w:rFonts w:ascii="Times" w:eastAsiaTheme="minorEastAsia" w:hAnsi="Times"/>
          <w:sz w:val="22"/>
          <w:szCs w:val="22"/>
          <w:lang w:val="en-US"/>
        </w:rPr>
        <w:t xml:space="preserve"> </w:t>
      </w:r>
      <w:r w:rsidR="00EB0DA6">
        <w:rPr>
          <w:rFonts w:ascii="Times" w:eastAsiaTheme="minorEastAsia" w:hAnsi="Times"/>
          <w:sz w:val="22"/>
          <w:szCs w:val="22"/>
          <w:lang w:val="en-US"/>
        </w:rPr>
        <w:t>provi</w:t>
      </w:r>
      <w:r w:rsidR="004B5F6B">
        <w:rPr>
          <w:rFonts w:ascii="Times" w:eastAsiaTheme="minorEastAsia" w:hAnsi="Times"/>
          <w:sz w:val="22"/>
          <w:szCs w:val="22"/>
          <w:lang w:val="en-US"/>
        </w:rPr>
        <w:t>de</w:t>
      </w:r>
      <w:r w:rsidR="00E51493">
        <w:rPr>
          <w:rFonts w:ascii="Times" w:eastAsiaTheme="minorEastAsia" w:hAnsi="Times"/>
          <w:sz w:val="22"/>
          <w:szCs w:val="22"/>
          <w:lang w:val="en-US"/>
        </w:rPr>
        <w:t>s</w:t>
      </w:r>
      <w:r w:rsidR="004B5F6B">
        <w:rPr>
          <w:rFonts w:ascii="Times" w:eastAsiaTheme="minorEastAsia" w:hAnsi="Times"/>
          <w:sz w:val="22"/>
          <w:szCs w:val="22"/>
          <w:lang w:val="en-US"/>
        </w:rPr>
        <w:t xml:space="preserve"> </w:t>
      </w:r>
      <w:r w:rsidR="005B6711">
        <w:rPr>
          <w:rFonts w:ascii="Times" w:eastAsiaTheme="minorEastAsia" w:hAnsi="Times"/>
          <w:sz w:val="22"/>
          <w:szCs w:val="22"/>
          <w:lang w:val="en-US"/>
        </w:rPr>
        <w:t xml:space="preserve">a baseline </w:t>
      </w:r>
      <w:r w:rsidR="00A97745">
        <w:rPr>
          <w:rFonts w:ascii="Times" w:eastAsiaTheme="minorEastAsia" w:hAnsi="Times"/>
          <w:sz w:val="22"/>
          <w:szCs w:val="22"/>
          <w:lang w:val="en-US"/>
        </w:rPr>
        <w:t>model</w:t>
      </w:r>
      <w:r w:rsidR="00CD3C81">
        <w:rPr>
          <w:rFonts w:ascii="Times" w:eastAsiaTheme="minorEastAsia" w:hAnsi="Times"/>
          <w:sz w:val="22"/>
          <w:szCs w:val="22"/>
          <w:lang w:val="en-US"/>
        </w:rPr>
        <w:t xml:space="preserve"> for temperature-dependence on population dynamics</w:t>
      </w:r>
      <w:r w:rsidR="00E743C7">
        <w:rPr>
          <w:rFonts w:ascii="Times" w:eastAsiaTheme="minorEastAsia" w:hAnsi="Times"/>
          <w:sz w:val="22"/>
          <w:szCs w:val="22"/>
          <w:lang w:val="en-US"/>
        </w:rPr>
        <w:t xml:space="preserve"> and allows for </w:t>
      </w:r>
      <w:r w:rsidR="0028179E">
        <w:rPr>
          <w:rFonts w:ascii="Times" w:eastAsiaTheme="minorEastAsia" w:hAnsi="Times"/>
          <w:sz w:val="22"/>
          <w:szCs w:val="22"/>
          <w:lang w:val="en-US"/>
        </w:rPr>
        <w:t>an</w:t>
      </w:r>
      <w:r w:rsidR="00E743C7">
        <w:rPr>
          <w:rFonts w:ascii="Times" w:eastAsiaTheme="minorEastAsia" w:hAnsi="Times"/>
          <w:sz w:val="22"/>
          <w:szCs w:val="22"/>
          <w:lang w:val="en-US"/>
        </w:rPr>
        <w:t xml:space="preserve"> </w:t>
      </w:r>
      <w:r w:rsidR="0028179E">
        <w:rPr>
          <w:rFonts w:ascii="Times" w:eastAsiaTheme="minorEastAsia" w:hAnsi="Times"/>
          <w:sz w:val="22"/>
          <w:szCs w:val="22"/>
          <w:lang w:val="en-US"/>
        </w:rPr>
        <w:t xml:space="preserve">easier </w:t>
      </w:r>
      <w:r w:rsidR="005109B8">
        <w:rPr>
          <w:rFonts w:ascii="Times" w:eastAsiaTheme="minorEastAsia" w:hAnsi="Times"/>
          <w:sz w:val="22"/>
          <w:szCs w:val="22"/>
          <w:lang w:val="en-US"/>
        </w:rPr>
        <w:t>interpretation</w:t>
      </w:r>
      <w:r w:rsidR="0028179E">
        <w:rPr>
          <w:rFonts w:ascii="Times" w:eastAsiaTheme="minorEastAsia" w:hAnsi="Times"/>
          <w:sz w:val="22"/>
          <w:szCs w:val="22"/>
          <w:lang w:val="en-US"/>
        </w:rPr>
        <w:t xml:space="preserve"> of the relative </w:t>
      </w:r>
      <w:r w:rsidR="00E36C2C">
        <w:rPr>
          <w:rFonts w:ascii="Times" w:eastAsiaTheme="minorEastAsia" w:hAnsi="Times"/>
          <w:sz w:val="22"/>
          <w:szCs w:val="22"/>
          <w:lang w:val="en-US"/>
        </w:rPr>
        <w:t xml:space="preserve">effects of direct physiological effects </w:t>
      </w:r>
      <w:r w:rsidR="003F2D51">
        <w:rPr>
          <w:rFonts w:ascii="Times" w:eastAsiaTheme="minorEastAsia" w:hAnsi="Times"/>
          <w:sz w:val="22"/>
          <w:szCs w:val="22"/>
          <w:lang w:val="en-US"/>
        </w:rPr>
        <w:t>(“top down</w:t>
      </w:r>
      <w:r w:rsidR="0065088B">
        <w:rPr>
          <w:rFonts w:ascii="Times" w:eastAsiaTheme="minorEastAsia" w:hAnsi="Times"/>
          <w:sz w:val="22"/>
          <w:szCs w:val="22"/>
          <w:lang w:val="en-US"/>
        </w:rPr>
        <w:t>”</w:t>
      </w:r>
      <w:r w:rsidR="003F2D51">
        <w:rPr>
          <w:rFonts w:ascii="Times" w:eastAsiaTheme="minorEastAsia" w:hAnsi="Times"/>
          <w:sz w:val="22"/>
          <w:szCs w:val="22"/>
          <w:lang w:val="en-US"/>
        </w:rPr>
        <w:t xml:space="preserve">) </w:t>
      </w:r>
      <w:r w:rsidR="00E36C2C">
        <w:rPr>
          <w:rFonts w:ascii="Times" w:eastAsiaTheme="minorEastAsia" w:hAnsi="Times"/>
          <w:sz w:val="22"/>
          <w:szCs w:val="22"/>
          <w:lang w:val="en-US"/>
        </w:rPr>
        <w:t>vs changes in background productivity (“bottom up”)</w:t>
      </w:r>
      <w:r w:rsidR="00C934E9">
        <w:rPr>
          <w:rFonts w:ascii="Times" w:eastAsiaTheme="minorEastAsia" w:hAnsi="Times"/>
          <w:sz w:val="22"/>
          <w:szCs w:val="22"/>
          <w:lang w:val="en-US"/>
        </w:rPr>
        <w:t>.</w:t>
      </w:r>
    </w:p>
    <w:p w14:paraId="394BE49A" w14:textId="0DB8756D" w:rsidR="00364AF2" w:rsidRPr="00DD439A" w:rsidRDefault="00DB5485" w:rsidP="00364AF2">
      <w:pPr>
        <w:spacing w:line="480" w:lineRule="auto"/>
        <w:ind w:firstLine="284"/>
        <w:jc w:val="both"/>
        <w:rPr>
          <w:rFonts w:ascii="Times" w:hAnsi="Times"/>
          <w:sz w:val="22"/>
          <w:szCs w:val="22"/>
          <w:lang w:val="en-US"/>
        </w:rPr>
      </w:pPr>
      <w:r>
        <w:rPr>
          <w:rFonts w:ascii="Times" w:eastAsiaTheme="minorEastAsia" w:hAnsi="Times"/>
          <w:sz w:val="22"/>
          <w:szCs w:val="22"/>
          <w:lang w:val="en-US"/>
        </w:rPr>
        <w:lastRenderedPageBreak/>
        <w:t xml:space="preserve">The activation energy, </w:t>
      </w:r>
      <m:oMath>
        <m:r>
          <w:rPr>
            <w:rFonts w:ascii="Cambria Math" w:eastAsiaTheme="minorEastAsia" w:hAnsi="Cambria Math"/>
            <w:sz w:val="22"/>
            <w:szCs w:val="22"/>
            <w:lang w:val="en-US"/>
          </w:rPr>
          <m:t>E</m:t>
        </m:r>
      </m:oMath>
      <w:r>
        <w:rPr>
          <w:rFonts w:ascii="Times" w:eastAsiaTheme="minorEastAsia" w:hAnsi="Times"/>
          <w:sz w:val="22"/>
          <w:szCs w:val="22"/>
          <w:lang w:val="en-US"/>
        </w:rPr>
        <w:t>, which dictates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 xml:space="preserve">typically varies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et 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Pr>
          <w:rFonts w:ascii="Times" w:eastAsiaTheme="minorEastAsia" w:hAnsi="Times"/>
          <w:sz w:val="22"/>
          <w:szCs w:val="22"/>
          <w:lang w:val="en-US"/>
        </w:rPr>
        <w:t xml:space="preserve">Fig </w:t>
      </w:r>
      <w:r w:rsidR="00CE507F" w:rsidRPr="009F38EE">
        <w:rPr>
          <w:rFonts w:ascii="Times" w:eastAsiaTheme="minorEastAsia" w:hAnsi="Times"/>
          <w:color w:val="FF0000"/>
          <w:sz w:val="22"/>
          <w:szCs w:val="22"/>
          <w:lang w:val="en-US"/>
        </w:rPr>
        <w:t>S</w:t>
      </w:r>
      <w:r w:rsidR="00646E0B" w:rsidRPr="009F38EE">
        <w:rPr>
          <w:rFonts w:ascii="Times" w:eastAsiaTheme="minorEastAsia" w:hAnsi="Times"/>
          <w:color w:val="FF0000"/>
          <w:sz w:val="22"/>
          <w:szCs w:val="22"/>
          <w:lang w:val="en-US"/>
        </w:rPr>
        <w:t>X</w:t>
      </w:r>
      <w:r w:rsidR="005F1A93">
        <w:rPr>
          <w:rFonts w:ascii="Times" w:eastAsiaTheme="minorEastAsia" w:hAnsi="Times"/>
          <w:sz w:val="22"/>
          <w:szCs w:val="22"/>
          <w:lang w:val="en-US"/>
        </w:rPr>
        <w:t>)</w:t>
      </w:r>
      <w:r w:rsidR="00972083">
        <w:rPr>
          <w:rFonts w:ascii="Times" w:eastAsiaTheme="minorEastAsia" w:hAnsi="Times"/>
          <w:sz w:val="22"/>
          <w:szCs w:val="22"/>
          <w:lang w:val="en-US"/>
        </w:rPr>
        <w:t>. We then</w:t>
      </w:r>
      <w:r w:rsidR="005F1A93">
        <w:rPr>
          <w:rFonts w:ascii="Times" w:eastAsiaTheme="minorEastAsia" w:hAnsi="Times"/>
          <w:sz w:val="22"/>
          <w:szCs w:val="22"/>
          <w:lang w:val="en-US"/>
        </w:rPr>
        <w:t xml:space="preserve"> </w:t>
      </w:r>
      <w:r w:rsidR="0049321F">
        <w:rPr>
          <w:rFonts w:ascii="Times" w:eastAsiaTheme="minorEastAsia" w:hAnsi="Times"/>
          <w:sz w:val="22"/>
          <w:szCs w:val="22"/>
          <w:lang w:val="en-US"/>
        </w:rPr>
        <w:t xml:space="preserve">project the model 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4C6CF0">
        <w:rPr>
          <w:rFonts w:ascii="Times" w:eastAsiaTheme="minorEastAsia" w:hAnsi="Times"/>
          <w:sz w:val="22"/>
          <w:szCs w:val="22"/>
          <w:lang w:val="en-US"/>
        </w:rPr>
        <w:t xml:space="preserve">, 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8502F3">
        <w:rPr>
          <w:rFonts w:ascii="Times" w:eastAsiaTheme="minorEastAsia" w:hAnsi="Times"/>
          <w:sz w:val="22"/>
          <w:szCs w:val="22"/>
          <w:lang w:val="en-US"/>
        </w:rPr>
        <w:t xml:space="preserve"> and resource parameters are taken from </w:t>
      </w:r>
      <w:r w:rsidR="00550BD4">
        <w:rPr>
          <w:rFonts w:ascii="Times" w:eastAsiaTheme="minorEastAsia" w:hAnsi="Times"/>
          <w:sz w:val="22"/>
          <w:szCs w:val="22"/>
          <w:lang w:val="en-US"/>
        </w:rPr>
        <w:t xml:space="preserve">the median of </w:t>
      </w:r>
      <w:proofErr w:type="spellStart"/>
      <w:r w:rsidR="00550BD4">
        <w:rPr>
          <w:rFonts w:ascii="Times" w:eastAsiaTheme="minorEastAsia" w:hAnsi="Times"/>
          <w:sz w:val="22"/>
          <w:szCs w:val="22"/>
          <w:lang w:val="en-US"/>
        </w:rPr>
        <w:t>uni</w:t>
      </w:r>
      <w:proofErr w:type="spellEnd"/>
      <w:r w:rsidR="00550BD4">
        <w:rPr>
          <w:rFonts w:ascii="Times" w:eastAsiaTheme="minorEastAsia" w:hAnsi="Times"/>
          <w:sz w:val="22"/>
          <w:szCs w:val="22"/>
          <w:lang w:val="en-US"/>
        </w:rPr>
        <w:t xml:space="preserve">- and multicellular eukaryotes (protists, algae, zooplankton and </w:t>
      </w:r>
      <w:commentRangeStart w:id="19"/>
      <w:r w:rsidR="00550BD4">
        <w:rPr>
          <w:rFonts w:ascii="Times" w:eastAsiaTheme="minorEastAsia" w:hAnsi="Times"/>
          <w:sz w:val="22"/>
          <w:szCs w:val="22"/>
          <w:lang w:val="en-US"/>
        </w:rPr>
        <w:t>insects</w:t>
      </w:r>
      <w:commentRangeEnd w:id="19"/>
      <w:r w:rsidR="00BF4DDF">
        <w:rPr>
          <w:rStyle w:val="CommentReference"/>
        </w:rPr>
        <w:commentReference w:id="19"/>
      </w:r>
      <w:r w:rsidR="00550BD4">
        <w:rPr>
          <w:rFonts w:ascii="Times" w:eastAsiaTheme="minorEastAsia" w:hAnsi="Times"/>
          <w:sz w:val="22"/>
          <w:szCs w:val="22"/>
          <w:lang w:val="en-US"/>
        </w:rPr>
        <w:t xml:space="preserve">) </w:t>
      </w:r>
      <w:r w:rsidR="004C7025">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4C7025">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et al.</w:t>
      </w:r>
      <w:r w:rsidR="004C7025" w:rsidRPr="004C7025">
        <w:rPr>
          <w:rFonts w:ascii="Times" w:hAnsi="Times" w:cs="Times New Roman"/>
          <w:sz w:val="22"/>
        </w:rPr>
        <w:t xml:space="preserve"> 2004)</w:t>
      </w:r>
      <w:r w:rsidR="004C7025">
        <w:rPr>
          <w:rFonts w:ascii="Times" w:eastAsiaTheme="minorEastAsia" w:hAnsi="Times"/>
          <w:sz w:val="22"/>
          <w:szCs w:val="22"/>
          <w:lang w:val="en-US"/>
        </w:rPr>
        <w:fldChar w:fldCharType="end"/>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20"/>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21"/>
      <w:commentRangeStart w:id="22"/>
      <w:r w:rsidRPr="00D87A60">
        <w:rPr>
          <w:rFonts w:ascii="Times" w:hAnsi="Times" w:cstheme="minorHAnsi"/>
          <w:sz w:val="22"/>
          <w:szCs w:val="22"/>
          <w:lang w:val="en-US"/>
        </w:rPr>
        <w:t>SSB</w:t>
      </w:r>
      <w:commentRangeEnd w:id="21"/>
      <w:r w:rsidRPr="00D87A60">
        <w:rPr>
          <w:rFonts w:ascii="Times" w:hAnsi="Times" w:cstheme="minorHAnsi"/>
          <w:sz w:val="22"/>
          <w:szCs w:val="22"/>
          <w:lang w:val="en-US"/>
        </w:rPr>
        <w:t>)</w:t>
      </w:r>
      <w:r w:rsidRPr="00D87A60">
        <w:rPr>
          <w:rStyle w:val="CommentReference"/>
          <w:rFonts w:ascii="Times" w:hAnsi="Times"/>
          <w:sz w:val="22"/>
          <w:szCs w:val="22"/>
        </w:rPr>
        <w:commentReference w:id="21"/>
      </w:r>
      <w:commentRangeEnd w:id="22"/>
      <w:r w:rsidRPr="00D87A60">
        <w:rPr>
          <w:rStyle w:val="CommentReference"/>
          <w:rFonts w:ascii="Times" w:hAnsi="Times"/>
          <w:sz w:val="22"/>
          <w:szCs w:val="22"/>
        </w:rPr>
        <w:commentReference w:id="22"/>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proofErr w:type="spellStart"/>
      <w:r w:rsidRPr="00D87A60">
        <w:rPr>
          <w:rFonts w:ascii="Times" w:hAnsi="Times" w:cstheme="minorHAnsi"/>
          <w:i/>
          <w:sz w:val="22"/>
          <w:szCs w:val="22"/>
          <w:lang w:val="en-US"/>
        </w:rPr>
        <w:t>optim</w:t>
      </w:r>
      <w:proofErr w:type="spellEnd"/>
      <w:r w:rsidRPr="00D87A60">
        <w:rPr>
          <w:rFonts w:ascii="Times" w:hAnsi="Times" w:cstheme="minorHAnsi"/>
          <w:i/>
          <w:sz w:val="22"/>
          <w:szCs w:val="22"/>
          <w:lang w:val="en-US"/>
        </w:rPr>
        <w:t>’</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lastRenderedPageBreak/>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20"/>
      <w:r w:rsidR="00762CE6" w:rsidRPr="00D87A60">
        <w:rPr>
          <w:rStyle w:val="CommentReference"/>
          <w:rFonts w:ascii="Times" w:hAnsi="Times"/>
          <w:sz w:val="22"/>
          <w:szCs w:val="22"/>
        </w:rPr>
        <w:commentReference w:id="20"/>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3F0E263C" w:rsidR="001B012A" w:rsidRPr="00671B2E" w:rsidRDefault="00467E9D" w:rsidP="00182BA9">
      <w:pPr>
        <w:spacing w:line="480" w:lineRule="auto"/>
        <w:rPr>
          <w:rFonts w:ascii="Times" w:hAnsi="Times" w:cstheme="minorHAnsi"/>
          <w:color w:val="FF0000"/>
          <w:sz w:val="22"/>
          <w:szCs w:val="22"/>
          <w:lang w:val="en-US"/>
        </w:rPr>
      </w:pPr>
      <w:r w:rsidRPr="00671B2E">
        <w:rPr>
          <w:rFonts w:ascii="Times" w:hAnsi="Times" w:cstheme="minorHAnsi"/>
          <w:color w:val="FF0000"/>
          <w:sz w:val="22"/>
          <w:szCs w:val="22"/>
          <w:lang w:val="en-US"/>
        </w:rPr>
        <w:t xml:space="preserve">The model was evaluated </w:t>
      </w:r>
    </w:p>
    <w:p w14:paraId="222AA0D4" w14:textId="77777777" w:rsidR="00AC4C11" w:rsidRPr="001B012A" w:rsidRDefault="00AC4C11"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46261E"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333486"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333486"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46261E"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333486"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333486"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w:t>
            </w:r>
            <w:proofErr w:type="spellStart"/>
            <w:r>
              <w:rPr>
                <w:rFonts w:eastAsiaTheme="minorEastAsia" w:cstheme="minorHAnsi"/>
                <w:iCs/>
                <w:sz w:val="22"/>
                <w:szCs w:val="22"/>
                <w:lang w:val="en-US"/>
              </w:rPr>
              <w:t>phyto</w:t>
            </w:r>
            <w:proofErr w:type="spellEnd"/>
            <w:r>
              <w:rPr>
                <w:rFonts w:eastAsiaTheme="minorEastAsia" w:cstheme="minorHAnsi"/>
                <w:iCs/>
                <w:sz w:val="22"/>
                <w:szCs w:val="22"/>
                <w:lang w:val="en-US"/>
              </w:rPr>
              <w:t>-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333486"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4F3C8EC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2C87EA11" w:rsidR="009B62C3" w:rsidRDefault="009B62C3" w:rsidP="00182BA9">
      <w:pPr>
        <w:spacing w:line="480" w:lineRule="auto"/>
        <w:contextualSpacing/>
        <w:jc w:val="both"/>
        <w:rPr>
          <w:color w:val="FF0000"/>
          <w:sz w:val="22"/>
          <w:szCs w:val="22"/>
          <w:lang w:val="en-US"/>
        </w:rPr>
      </w:pPr>
    </w:p>
    <w:p w14:paraId="03135D94" w14:textId="0BF9C535" w:rsidR="009B62C3" w:rsidRPr="00ED493C" w:rsidRDefault="009B62C3" w:rsidP="00182BA9">
      <w:pPr>
        <w:spacing w:line="480" w:lineRule="auto"/>
        <w:contextualSpacing/>
        <w:jc w:val="both"/>
        <w:rPr>
          <w:color w:val="FF0000"/>
          <w:sz w:val="22"/>
          <w:szCs w:val="22"/>
          <w:lang w:val="en-US"/>
        </w:rPr>
      </w:pPr>
      <w:r w:rsidRPr="00ED493C">
        <w:rPr>
          <w:noProof/>
          <w:color w:val="FF0000"/>
          <w:sz w:val="22"/>
          <w:szCs w:val="22"/>
          <w:lang w:val="en-US"/>
        </w:rPr>
        <w:drawing>
          <wp:inline distT="0" distB="0" distL="0" distR="0" wp14:anchorId="080F3E46" wp14:editId="4BD4C9DD">
            <wp:extent cx="4906736" cy="490673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6736" cy="4906736"/>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3"/>
      <w:r w:rsidRPr="00D87A60">
        <w:rPr>
          <w:rFonts w:ascii="Times" w:hAnsi="Times" w:cs="Times New Roman"/>
          <w:color w:val="auto"/>
          <w:sz w:val="22"/>
          <w:szCs w:val="22"/>
          <w:lang w:val="en-US"/>
        </w:rPr>
        <w:t>RCA4-NEMO</w:t>
      </w:r>
      <w:commentRangeEnd w:id="23"/>
      <w:r w:rsidRPr="00D87A60">
        <w:rPr>
          <w:rStyle w:val="CommentReference"/>
          <w:rFonts w:ascii="Times" w:hAnsi="Times" w:cs="Times New Roman"/>
          <w:i w:val="0"/>
          <w:iCs w:val="0"/>
          <w:color w:val="auto"/>
          <w:sz w:val="22"/>
          <w:szCs w:val="22"/>
        </w:rPr>
        <w:commentReference w:id="23"/>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w:t>
      </w:r>
      <w:r w:rsidR="001062DF" w:rsidRPr="00D87A60">
        <w:rPr>
          <w:rFonts w:ascii="Times" w:eastAsiaTheme="minorEastAsia" w:hAnsi="Times" w:cs="Times New Roman"/>
          <w:color w:val="auto"/>
          <w:sz w:val="22"/>
          <w:szCs w:val="22"/>
          <w:lang w:val="en-US"/>
        </w:rPr>
        <w:lastRenderedPageBreak/>
        <w:t>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4"/>
      <w:commentRangeStart w:id="25"/>
      <w:commentRangeStart w:id="26"/>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4"/>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4"/>
      </w:r>
      <w:commentRangeEnd w:id="25"/>
      <w:r w:rsidR="0022728D" w:rsidRPr="00D87A60">
        <w:rPr>
          <w:rStyle w:val="CommentReference"/>
          <w:rFonts w:ascii="Times" w:hAnsi="Times"/>
          <w:i w:val="0"/>
          <w:iCs w:val="0"/>
          <w:color w:val="auto"/>
          <w:sz w:val="22"/>
          <w:szCs w:val="22"/>
        </w:rPr>
        <w:commentReference w:id="25"/>
      </w:r>
      <w:commentRangeEnd w:id="26"/>
      <w:r w:rsidR="00D01345" w:rsidRPr="00D87A60">
        <w:rPr>
          <w:rStyle w:val="CommentReference"/>
          <w:rFonts w:ascii="Times" w:hAnsi="Times"/>
          <w:i w:val="0"/>
          <w:iCs w:val="0"/>
          <w:color w:val="auto"/>
          <w:sz w:val="22"/>
          <w:szCs w:val="22"/>
        </w:rPr>
        <w:commentReference w:id="26"/>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47DB980D"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3405BA26"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 body growth rates increase with warming.</w:t>
      </w:r>
    </w:p>
    <w:p w14:paraId="5AC3157A"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positive effect of warming diminishes with age.</w:t>
      </w:r>
    </w:p>
    <w:p w14:paraId="091BD9B7"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herring and sprat, warming always has a positive effect on growth given the temperature increase we model (which is about +1.5C, see Figure S11 for the scenario here) – even in the most “unfortunate” parameter combination.</w:t>
      </w:r>
    </w:p>
    <w:p w14:paraId="0C7C06A5"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cod, the “confidence bands” go below 1 in some combinations of parameters, with and without resource temperature-dependence, suggesting warming has a negative effect on size at age even with a 1.5C increase in temperature.</w:t>
      </w:r>
    </w:p>
    <w:p w14:paraId="0D178E29"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27"/>
      <w:commentRangeStart w:id="28"/>
      <w:r w:rsidRPr="00ED493C">
        <w:rPr>
          <w:rFonts w:eastAsiaTheme="minorEastAsia"/>
          <w:sz w:val="22"/>
          <w:szCs w:val="22"/>
          <w:lang w:val="en-US"/>
        </w:rPr>
        <w:t>background resources vary with temperature, as the two lines follow each other and largely overlap.</w:t>
      </w:r>
      <w:commentRangeEnd w:id="27"/>
      <w:r w:rsidRPr="00ED493C">
        <w:rPr>
          <w:rStyle w:val="CommentReference"/>
          <w:sz w:val="22"/>
          <w:szCs w:val="22"/>
        </w:rPr>
        <w:commentReference w:id="27"/>
      </w:r>
      <w:commentRangeEnd w:id="28"/>
      <w:r>
        <w:rPr>
          <w:rStyle w:val="CommentReference"/>
        </w:rPr>
        <w:commentReference w:id="28"/>
      </w:r>
    </w:p>
    <w:p w14:paraId="5BB5606F"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I also note that the distributions of activation energies are relatively tight, which makes the “confidence bands” pretty tight. This is because it’s not very likely that we draw one really good activation energy for intake and one really bad for metabolic rate at the same time. This is also why I plot the minimum and maximum rather than some quantile.</w:t>
      </w:r>
    </w:p>
    <w:p w14:paraId="58415C3D" w14:textId="77777777" w:rsidR="00171DFA"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Suggested sensitivity analysis: redo this analysis in a constant temperature and effort setting (not time-varying</w:t>
      </w:r>
      <w:proofErr w:type="gramStart"/>
      <w:r w:rsidRPr="00ED493C">
        <w:rPr>
          <w:rFonts w:eastAsiaTheme="minorEastAsia"/>
          <w:sz w:val="22"/>
          <w:szCs w:val="22"/>
          <w:lang w:val="en-US"/>
        </w:rPr>
        <w:t>), and</w:t>
      </w:r>
      <w:proofErr w:type="gramEnd"/>
      <w:r w:rsidRPr="00ED493C">
        <w:rPr>
          <w:rFonts w:eastAsiaTheme="minorEastAsia"/>
          <w:sz w:val="22"/>
          <w:szCs w:val="22"/>
          <w:lang w:val="en-US"/>
        </w:rPr>
        <w:t xml:space="preserve"> explore extremes of activation energies to get a better feeling for what the effects are. Will also show which the actual activation energies are that give the min, max and mean response that correspond to the ribbons.)</w:t>
      </w:r>
    </w:p>
    <w:p w14:paraId="684A34D1" w14:textId="1379BBA4" w:rsidR="00B60DF1" w:rsidRDefault="00F703DF" w:rsidP="00182BA9">
      <w:pPr>
        <w:spacing w:line="480" w:lineRule="auto"/>
        <w:jc w:val="center"/>
        <w:rPr>
          <w:rFonts w:cstheme="minorHAnsi"/>
          <w:b/>
          <w:bCs/>
          <w:color w:val="FF0000"/>
          <w:lang w:val="en-US"/>
        </w:rPr>
      </w:pPr>
      <w:r>
        <w:rPr>
          <w:rFonts w:cstheme="minorHAnsi"/>
          <w:b/>
          <w:bCs/>
          <w:noProof/>
          <w:color w:val="FF0000"/>
          <w:lang w:val="en-US"/>
        </w:rPr>
        <w:lastRenderedPageBreak/>
        <w:drawing>
          <wp:inline distT="0" distB="0" distL="0" distR="0" wp14:anchorId="402032C2" wp14:editId="5E91F738">
            <wp:extent cx="4876800" cy="48768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owth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8664" cy="4878664"/>
                    </a:xfrm>
                    <a:prstGeom prst="rect">
                      <a:avLst/>
                    </a:prstGeom>
                  </pic:spPr>
                </pic:pic>
              </a:graphicData>
            </a:graphic>
          </wp:inline>
        </w:drawing>
      </w:r>
    </w:p>
    <w:p w14:paraId="723987F8" w14:textId="40A8F8D9" w:rsidR="001B3620" w:rsidRPr="00D87A60" w:rsidRDefault="00DE1988" w:rsidP="00182BA9">
      <w:pPr>
        <w:spacing w:line="480" w:lineRule="auto"/>
        <w:jc w:val="both"/>
        <w:rPr>
          <w:rFonts w:ascii="Times New Roman" w:eastAsiaTheme="minorEastAsia" w:hAnsi="Times New Roman" w:cs="Times New Roman"/>
          <w:i/>
          <w:iCs/>
          <w:sz w:val="22"/>
          <w:szCs w:val="22"/>
          <w:lang w:val="en-US"/>
        </w:rPr>
      </w:pPr>
      <w:r w:rsidRPr="00D87A60">
        <w:rPr>
          <w:rFonts w:cstheme="minorHAnsi"/>
          <w:i/>
          <w:iCs/>
          <w:sz w:val="22"/>
          <w:szCs w:val="22"/>
          <w:lang w:val="en-US"/>
        </w:rPr>
        <w:t xml:space="preserve">Figure </w:t>
      </w:r>
      <w:r w:rsidR="00C52D28">
        <w:rPr>
          <w:rFonts w:cstheme="minorHAnsi"/>
          <w:i/>
          <w:iCs/>
          <w:sz w:val="22"/>
          <w:szCs w:val="22"/>
          <w:lang w:val="en-US"/>
        </w:rPr>
        <w:t>2</w:t>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 xml:space="preserve">held at </w:t>
      </w:r>
      <w:r w:rsidR="004F71AD">
        <w:rPr>
          <w:rFonts w:cstheme="minorHAnsi"/>
          <w:i/>
          <w:iCs/>
          <w:sz w:val="22"/>
          <w:szCs w:val="22"/>
          <w:lang w:val="en-US"/>
        </w:rPr>
        <w:t>average</w:t>
      </w:r>
      <w:r w:rsidR="00435C98" w:rsidRPr="00D87A60">
        <w:rPr>
          <w:rFonts w:cstheme="minorHAnsi"/>
          <w:i/>
          <w:iCs/>
          <w:sz w:val="22"/>
          <w:szCs w:val="22"/>
          <w:lang w:val="en-US"/>
        </w:rPr>
        <w:t xml:space="preserve">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w:t>
      </w:r>
      <w:r w:rsidR="007E2020">
        <w:rPr>
          <w:rFonts w:ascii="Times New Roman" w:hAnsi="Times New Roman" w:cs="Times New Roman"/>
          <w:i/>
          <w:iCs/>
          <w:sz w:val="22"/>
          <w:szCs w:val="22"/>
          <w:lang w:val="en-US"/>
        </w:rPr>
        <w:t>temperature increase (</w:t>
      </w:r>
      <w:r w:rsidR="007E2020" w:rsidRPr="007E2020">
        <w:rPr>
          <w:rFonts w:ascii="Times New Roman" w:hAnsi="Times New Roman" w:cs="Times New Roman"/>
          <w:i/>
          <w:iCs/>
          <w:color w:val="FF0000"/>
          <w:sz w:val="22"/>
          <w:szCs w:val="22"/>
          <w:lang w:val="en-US"/>
        </w:rPr>
        <w:t>Fig. SX</w:t>
      </w:r>
      <w:r w:rsidR="007E2020">
        <w:rPr>
          <w:rFonts w:ascii="Times New Roman" w:hAnsi="Times New Roman" w:cs="Times New Roman"/>
          <w:i/>
          <w:iCs/>
          <w:sz w:val="22"/>
          <w:szCs w:val="22"/>
          <w:lang w:val="en-US"/>
        </w:rPr>
        <w:t>) an</w:t>
      </w:r>
      <w:r w:rsidR="000979B8">
        <w:rPr>
          <w:rFonts w:ascii="Times New Roman" w:hAnsi="Times New Roman" w:cs="Times New Roman"/>
          <w:i/>
          <w:iCs/>
          <w:sz w:val="22"/>
          <w:szCs w:val="22"/>
          <w:lang w:val="en-US"/>
        </w:rPr>
        <w:t xml:space="preserve">d thus constitutes a baseline prediction.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t>rates are temperature dependent</w:t>
      </w:r>
      <w:r w:rsidR="00234A68">
        <w:rPr>
          <w:rFonts w:ascii="Times New Roman" w:hAnsi="Times New Roman" w:cs="Times New Roman"/>
          <w:i/>
          <w:iCs/>
          <w:sz w:val="22"/>
          <w:szCs w:val="22"/>
          <w:lang w:val="en-US"/>
        </w:rPr>
        <w:t>. I</w:t>
      </w:r>
      <w:r w:rsidR="00C95F1E" w:rsidRPr="00D87A60">
        <w:rPr>
          <w:rFonts w:ascii="Times New Roman" w:hAnsi="Times New Roman" w:cs="Times New Roman"/>
          <w:i/>
          <w:iCs/>
          <w:sz w:val="22"/>
          <w:szCs w:val="22"/>
          <w:lang w:val="en-US"/>
        </w:rPr>
        <w:t xml:space="preserve">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5D062B">
        <w:rPr>
          <w:rFonts w:ascii="Times New Roman" w:hAnsi="Times New Roman" w:cs="Times New Roman"/>
          <w:i/>
          <w:iCs/>
          <w:sz w:val="22"/>
          <w:szCs w:val="22"/>
          <w:lang w:val="en-US"/>
        </w:rPr>
        <w:t>, and in the blue scenario</w:t>
      </w:r>
      <w:r w:rsidR="001264D7">
        <w:rPr>
          <w:rFonts w:ascii="Times New Roman" w:hAnsi="Times New Roman" w:cs="Times New Roman"/>
          <w:i/>
          <w:iCs/>
          <w:sz w:val="22"/>
          <w:szCs w:val="22"/>
          <w:lang w:val="en-US"/>
        </w:rPr>
        <w:t xml:space="preserve"> only resource parameters are temperature-dependent</w:t>
      </w:r>
      <w:r w:rsidR="00C235AF" w:rsidRPr="00D87A60">
        <w:rPr>
          <w:rFonts w:ascii="Times New Roman" w:hAnsi="Times New Roman" w:cs="Times New Roman"/>
          <w:i/>
          <w:iCs/>
          <w:sz w:val="22"/>
          <w:szCs w:val="22"/>
          <w:lang w:val="en-US"/>
        </w:rPr>
        <w:t xml:space="preserve">. </w:t>
      </w:r>
      <w:r w:rsidR="00037D90">
        <w:rPr>
          <w:rFonts w:ascii="Times New Roman" w:hAnsi="Times New Roman" w:cs="Times New Roman"/>
          <w:i/>
          <w:iCs/>
          <w:sz w:val="22"/>
          <w:szCs w:val="22"/>
          <w:lang w:val="en-US"/>
        </w:rPr>
        <w:t>Each line corresponds to a unique parameterization from a random draw of activation energies</w:t>
      </w:r>
      <w:r w:rsidR="001B3620" w:rsidRPr="00D87A60">
        <w:rPr>
          <w:rFonts w:ascii="Times New Roman" w:hAnsi="Times New Roman" w:cs="Times New Roman"/>
          <w:i/>
          <w:iCs/>
          <w:sz w:val="22"/>
          <w:szCs w:val="22"/>
          <w:lang w:val="en-US"/>
        </w:rPr>
        <w:t>.</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12750163" w14:textId="108AACEA" w:rsidR="005C57BC" w:rsidRDefault="005C57BC" w:rsidP="005C57BC">
      <w:pPr>
        <w:spacing w:line="480" w:lineRule="auto"/>
        <w:jc w:val="both"/>
        <w:rPr>
          <w:rFonts w:eastAsiaTheme="minorEastAsia"/>
          <w:sz w:val="22"/>
          <w:szCs w:val="22"/>
          <w:lang w:val="en-US"/>
        </w:rPr>
      </w:pPr>
    </w:p>
    <w:p w14:paraId="3563E5D9" w14:textId="52C25CA1" w:rsidR="005C57BC" w:rsidRDefault="0046261E" w:rsidP="005C57BC">
      <w:pPr>
        <w:spacing w:line="480" w:lineRule="auto"/>
        <w:jc w:val="both"/>
        <w:rPr>
          <w:rFonts w:cstheme="minorHAnsi"/>
          <w:i/>
          <w:iCs/>
          <w:sz w:val="22"/>
          <w:szCs w:val="22"/>
          <w:lang w:val="en-US"/>
        </w:rPr>
      </w:pPr>
      <w:r>
        <w:rPr>
          <w:rFonts w:cstheme="minorHAnsi"/>
          <w:i/>
          <w:iCs/>
          <w:noProof/>
          <w:sz w:val="22"/>
          <w:szCs w:val="22"/>
          <w:lang w:val="en-US"/>
        </w:rPr>
        <w:lastRenderedPageBreak/>
        <w:drawing>
          <wp:inline distT="0" distB="0" distL="0" distR="0" wp14:anchorId="056863EF" wp14:editId="507EAA23">
            <wp:extent cx="5554133" cy="21989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an_weight.png"/>
                    <pic:cNvPicPr/>
                  </pic:nvPicPr>
                  <pic:blipFill rotWithShape="1">
                    <a:blip r:embed="rId19" cstate="print">
                      <a:extLst>
                        <a:ext uri="{28A0092B-C50C-407E-A947-70E740481C1C}">
                          <a14:useLocalDpi xmlns:a14="http://schemas.microsoft.com/office/drawing/2010/main" val="0"/>
                        </a:ext>
                      </a:extLst>
                    </a:blip>
                    <a:srcRect t="29545" b="30864"/>
                    <a:stretch/>
                  </pic:blipFill>
                  <pic:spPr bwMode="auto">
                    <a:xfrm>
                      <a:off x="0" y="0"/>
                      <a:ext cx="5568559" cy="2204672"/>
                    </a:xfrm>
                    <a:prstGeom prst="rect">
                      <a:avLst/>
                    </a:prstGeom>
                    <a:ln>
                      <a:noFill/>
                    </a:ln>
                    <a:extLst>
                      <a:ext uri="{53640926-AAD7-44D8-BBD7-CCE9431645EC}">
                        <a14:shadowObscured xmlns:a14="http://schemas.microsoft.com/office/drawing/2010/main"/>
                      </a:ext>
                    </a:extLst>
                  </pic:spPr>
                </pic:pic>
              </a:graphicData>
            </a:graphic>
          </wp:inline>
        </w:drawing>
      </w:r>
    </w:p>
    <w:p w14:paraId="06590398" w14:textId="32E0BEA5" w:rsidR="00AB0EDF" w:rsidRDefault="005C57BC"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3</w:t>
      </w:r>
      <w:r w:rsidRPr="00D87A60">
        <w:rPr>
          <w:rFonts w:cstheme="minorHAnsi"/>
          <w:i/>
          <w:iCs/>
          <w:sz w:val="22"/>
          <w:szCs w:val="22"/>
          <w:lang w:val="en-US"/>
        </w:rPr>
        <w:t xml:space="preserve">. </w:t>
      </w:r>
      <w:r w:rsidR="008143DC">
        <w:rPr>
          <w:rFonts w:cstheme="minorHAnsi"/>
          <w:i/>
          <w:iCs/>
          <w:sz w:val="22"/>
          <w:szCs w:val="22"/>
          <w:lang w:val="en-US"/>
        </w:rPr>
        <w:t>Projected m</w:t>
      </w:r>
      <w:r>
        <w:rPr>
          <w:rFonts w:cstheme="minorHAnsi"/>
          <w:i/>
          <w:iCs/>
          <w:sz w:val="22"/>
          <w:szCs w:val="22"/>
          <w:lang w:val="en-US"/>
        </w:rPr>
        <w:t xml:space="preserve">ean </w:t>
      </w:r>
      <w:r w:rsidR="00711E6E">
        <w:rPr>
          <w:rFonts w:cstheme="minorHAnsi"/>
          <w:i/>
          <w:iCs/>
          <w:sz w:val="22"/>
          <w:szCs w:val="22"/>
          <w:lang w:val="en-US"/>
        </w:rPr>
        <w:t>weight by species</w:t>
      </w:r>
      <w:r w:rsidR="00E03498">
        <w:rPr>
          <w:rFonts w:cstheme="minorHAnsi"/>
          <w:i/>
          <w:iCs/>
          <w:sz w:val="22"/>
          <w:szCs w:val="22"/>
          <w:lang w:val="en-US"/>
        </w:rPr>
        <w:t xml:space="preserve"> for different scenarios of temperature scaling</w:t>
      </w:r>
      <w:r w:rsidR="00C40D29" w:rsidRPr="00D87A60">
        <w:rPr>
          <w:rFonts w:cstheme="minorHAnsi"/>
          <w:i/>
          <w:iCs/>
          <w:sz w:val="22"/>
          <w:szCs w:val="22"/>
          <w:lang w:val="en-US"/>
        </w:rPr>
        <w:t xml:space="preserve"> in</w:t>
      </w:r>
      <w:bookmarkStart w:id="29" w:name="_GoBack"/>
      <w:bookmarkEnd w:id="29"/>
      <w:r w:rsidR="00C40D29" w:rsidRPr="00D87A60">
        <w:rPr>
          <w:rFonts w:cstheme="minorHAnsi"/>
          <w:i/>
          <w:iCs/>
          <w:sz w:val="22"/>
          <w:szCs w:val="22"/>
          <w:lang w:val="en-US"/>
        </w:rPr>
        <w:t xml:space="preserve"> 2050 assuming fishing mortality held at </w:t>
      </w:r>
      <w:r w:rsidR="00C40D29">
        <w:rPr>
          <w:rFonts w:cstheme="minorHAnsi"/>
          <w:i/>
          <w:iCs/>
          <w:sz w:val="22"/>
          <w:szCs w:val="22"/>
          <w:lang w:val="en-US"/>
        </w:rPr>
        <w:t>average</w:t>
      </w:r>
      <w:r w:rsidR="00C40D29" w:rsidRPr="00D87A60">
        <w:rPr>
          <w:rFonts w:cstheme="minorHAnsi"/>
          <w:i/>
          <w:iCs/>
          <w:sz w:val="22"/>
          <w:szCs w:val="22"/>
          <w:lang w:val="en-US"/>
        </w:rPr>
        <w:t xml:space="preserve"> FMSY levels (Figure 1A) from different stock assessment estimates and this model (Fig. S7) and a temperature increase in the Baltic Sea in line with the projection from the </w:t>
      </w:r>
      <w:r w:rsidR="00C40D29" w:rsidRPr="00D87A60">
        <w:rPr>
          <w:rFonts w:ascii="Times New Roman" w:hAnsi="Times New Roman" w:cs="Times New Roman"/>
          <w:i/>
          <w:iCs/>
          <w:sz w:val="22"/>
          <w:szCs w:val="22"/>
          <w:lang w:val="en-US"/>
        </w:rPr>
        <w:t>RCA4-NEMO assuming the RCP 8.5 emission scenario (Figure 1B).</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84E93">
        <w:rPr>
          <w:rFonts w:ascii="Times New Roman" w:hAnsi="Times New Roman" w:cs="Times New Roman"/>
          <w:i/>
          <w:iCs/>
          <w:sz w:val="22"/>
          <w:szCs w:val="22"/>
          <w:lang w:val="en-US"/>
        </w:rPr>
        <w:t xml:space="preserve">vertical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temperature increase (</w:t>
      </w:r>
      <w:r w:rsidR="00AB0EDF" w:rsidRPr="007E2020">
        <w:rPr>
          <w:rFonts w:ascii="Times New Roman" w:hAnsi="Times New Roman" w:cs="Times New Roman"/>
          <w:i/>
          <w:iCs/>
          <w:color w:val="FF0000"/>
          <w:sz w:val="22"/>
          <w:szCs w:val="22"/>
          <w:lang w:val="en-US"/>
        </w:rPr>
        <w:t>Fig. SX</w:t>
      </w:r>
      <w:r w:rsidR="00AB0EDF">
        <w:rPr>
          <w:rFonts w:ascii="Times New Roman" w:hAnsi="Times New Roman" w:cs="Times New Roman"/>
          <w:i/>
          <w:iCs/>
          <w:sz w:val="22"/>
          <w:szCs w:val="22"/>
          <w:lang w:val="en-US"/>
        </w:rPr>
        <w:t xml:space="preserve">) and thus constitutes a baseline prediction. </w:t>
      </w:r>
      <w:r w:rsidR="00AB0EDF" w:rsidRPr="00D87A60">
        <w:rPr>
          <w:rFonts w:ascii="Times New Roman" w:hAnsi="Times New Roman" w:cs="Times New Roman"/>
          <w:i/>
          <w:iCs/>
          <w:sz w:val="22"/>
          <w:szCs w:val="22"/>
          <w:lang w:val="en-US"/>
        </w:rPr>
        <w:t>In both the green and pink projections physiological rates are temperature dependent</w:t>
      </w:r>
      <w:r w:rsidR="00AB0EDF">
        <w:rPr>
          <w:rFonts w:ascii="Times New Roman" w:hAnsi="Times New Roman" w:cs="Times New Roman"/>
          <w:i/>
          <w:iCs/>
          <w:sz w:val="22"/>
          <w:szCs w:val="22"/>
          <w:lang w:val="en-US"/>
        </w:rPr>
        <w:t>. I</w:t>
      </w:r>
      <w:r w:rsidR="00AB0EDF" w:rsidRPr="00D87A60">
        <w:rPr>
          <w:rFonts w:ascii="Times New Roman" w:hAnsi="Times New Roman" w:cs="Times New Roman"/>
          <w:i/>
          <w:iCs/>
          <w:sz w:val="22"/>
          <w:szCs w:val="22"/>
          <w:lang w:val="en-US"/>
        </w:rPr>
        <w:t>n the pink projections also background resources are temperature-dependent via their growth rates and carrying capacities</w:t>
      </w:r>
      <w:r w:rsidR="00AB0EDF">
        <w:rPr>
          <w:rFonts w:ascii="Times New Roman" w:hAnsi="Times New Roman" w:cs="Times New Roman"/>
          <w:i/>
          <w:iCs/>
          <w:sz w:val="22"/>
          <w:szCs w:val="22"/>
          <w:lang w:val="en-US"/>
        </w:rPr>
        <w:t>, and in the blue scenario only resource parameters are temperature-dependent</w:t>
      </w:r>
      <w:r w:rsidR="00AB0EDF" w:rsidRPr="00D87A60">
        <w:rPr>
          <w:rFonts w:ascii="Times New Roman" w:hAnsi="Times New Roman" w:cs="Times New Roman"/>
          <w:i/>
          <w:iCs/>
          <w:sz w:val="22"/>
          <w:szCs w:val="22"/>
          <w:lang w:val="en-US"/>
        </w:rPr>
        <w:t xml:space="preserve">. </w:t>
      </w:r>
      <w:r w:rsidR="00AB0EDF">
        <w:rPr>
          <w:rFonts w:ascii="Times New Roman" w:hAnsi="Times New Roman" w:cs="Times New Roman"/>
          <w:i/>
          <w:iCs/>
          <w:sz w:val="22"/>
          <w:szCs w:val="22"/>
          <w:lang w:val="en-US"/>
        </w:rPr>
        <w:t>Each line corresponds to a unique parameterization from a random draw of activation energies</w:t>
      </w:r>
      <w:r w:rsidR="00AB0EDF" w:rsidRPr="00D87A60">
        <w:rPr>
          <w:rFonts w:ascii="Times New Roman" w:hAnsi="Times New Roman" w:cs="Times New Roman"/>
          <w:i/>
          <w:iCs/>
          <w:sz w:val="22"/>
          <w:szCs w:val="22"/>
          <w:lang w:val="en-US"/>
        </w:rPr>
        <w:t xml:space="preserve">. </w:t>
      </w:r>
    </w:p>
    <w:p w14:paraId="72FE8C24" w14:textId="692292CE" w:rsidR="00EC160F" w:rsidRDefault="00EC160F" w:rsidP="00AB0EDF">
      <w:pPr>
        <w:spacing w:line="480" w:lineRule="auto"/>
        <w:jc w:val="both"/>
        <w:rPr>
          <w:rFonts w:ascii="Times New Roman" w:hAnsi="Times New Roman" w:cs="Times New Roman"/>
          <w:i/>
          <w:iCs/>
          <w:sz w:val="22"/>
          <w:szCs w:val="22"/>
          <w:lang w:val="en-US"/>
        </w:rPr>
      </w:pPr>
    </w:p>
    <w:p w14:paraId="6E66DC00" w14:textId="33FD938B" w:rsidR="00EC160F" w:rsidRDefault="00EC160F" w:rsidP="00AB0EDF">
      <w:pPr>
        <w:spacing w:line="480" w:lineRule="auto"/>
        <w:jc w:val="both"/>
        <w:rPr>
          <w:rFonts w:ascii="Times New Roman" w:hAnsi="Times New Roman" w:cs="Times New Roman"/>
          <w:i/>
          <w:iCs/>
          <w:sz w:val="22"/>
          <w:szCs w:val="22"/>
          <w:lang w:val="en-US"/>
        </w:rPr>
      </w:pPr>
    </w:p>
    <w:p w14:paraId="22121291" w14:textId="47B629AC" w:rsidR="0063748A" w:rsidRDefault="0063748A" w:rsidP="00AB0EDF">
      <w:pPr>
        <w:spacing w:line="480" w:lineRule="auto"/>
        <w:jc w:val="both"/>
        <w:rPr>
          <w:rFonts w:ascii="Times New Roman" w:hAnsi="Times New Roman" w:cs="Times New Roman"/>
          <w:i/>
          <w:iCs/>
          <w:sz w:val="22"/>
          <w:szCs w:val="22"/>
          <w:lang w:val="en-US"/>
        </w:rPr>
      </w:pPr>
    </w:p>
    <w:p w14:paraId="326977EA" w14:textId="75B4063C" w:rsidR="0063748A" w:rsidRDefault="0063748A" w:rsidP="00AB0EDF">
      <w:pPr>
        <w:spacing w:line="480" w:lineRule="auto"/>
        <w:jc w:val="both"/>
        <w:rPr>
          <w:rFonts w:ascii="Times New Roman" w:hAnsi="Times New Roman" w:cs="Times New Roman"/>
          <w:i/>
          <w:iCs/>
          <w:sz w:val="22"/>
          <w:szCs w:val="22"/>
          <w:lang w:val="en-US"/>
        </w:rPr>
      </w:pPr>
    </w:p>
    <w:p w14:paraId="16602E1A" w14:textId="195D1525" w:rsidR="0063748A" w:rsidRDefault="0063748A" w:rsidP="00AB0EDF">
      <w:pPr>
        <w:spacing w:line="480" w:lineRule="auto"/>
        <w:jc w:val="both"/>
        <w:rPr>
          <w:rFonts w:ascii="Times New Roman" w:hAnsi="Times New Roman" w:cs="Times New Roman"/>
          <w:i/>
          <w:iCs/>
          <w:sz w:val="22"/>
          <w:szCs w:val="22"/>
          <w:lang w:val="en-US"/>
        </w:rPr>
      </w:pPr>
    </w:p>
    <w:p w14:paraId="2300EE28" w14:textId="69AAA42A" w:rsidR="0063748A" w:rsidRDefault="0063748A" w:rsidP="00AB0EDF">
      <w:pPr>
        <w:spacing w:line="480" w:lineRule="auto"/>
        <w:jc w:val="both"/>
        <w:rPr>
          <w:rFonts w:ascii="Times New Roman" w:hAnsi="Times New Roman" w:cs="Times New Roman"/>
          <w:i/>
          <w:iCs/>
          <w:sz w:val="22"/>
          <w:szCs w:val="22"/>
          <w:lang w:val="en-US"/>
        </w:rPr>
      </w:pPr>
    </w:p>
    <w:p w14:paraId="5268CE27" w14:textId="77777777" w:rsidR="0063748A" w:rsidRDefault="0063748A" w:rsidP="00AB0EDF">
      <w:pPr>
        <w:spacing w:line="480" w:lineRule="auto"/>
        <w:jc w:val="both"/>
        <w:rPr>
          <w:rFonts w:ascii="Times New Roman" w:hAnsi="Times New Roman" w:cs="Times New Roman"/>
          <w:i/>
          <w:iCs/>
          <w:sz w:val="22"/>
          <w:szCs w:val="22"/>
          <w:lang w:val="en-US"/>
        </w:rPr>
      </w:pPr>
    </w:p>
    <w:p w14:paraId="515CB3DD" w14:textId="1FE4DEB9" w:rsidR="00EC160F" w:rsidRDefault="00EC160F" w:rsidP="00AB0EDF">
      <w:pPr>
        <w:spacing w:line="480" w:lineRule="auto"/>
        <w:jc w:val="both"/>
        <w:rPr>
          <w:rFonts w:ascii="Times New Roman" w:hAnsi="Times New Roman" w:cs="Times New Roman"/>
          <w:i/>
          <w:iCs/>
          <w:sz w:val="22"/>
          <w:szCs w:val="22"/>
          <w:lang w:val="en-US"/>
        </w:rPr>
      </w:pPr>
    </w:p>
    <w:p w14:paraId="00924AC8" w14:textId="77777777" w:rsidR="00700826" w:rsidRDefault="00700826" w:rsidP="00AB0EDF">
      <w:pPr>
        <w:spacing w:line="480" w:lineRule="auto"/>
        <w:jc w:val="both"/>
        <w:rPr>
          <w:rFonts w:cstheme="minorHAnsi"/>
          <w:i/>
          <w:iCs/>
          <w:sz w:val="22"/>
          <w:szCs w:val="22"/>
          <w:lang w:val="en-US"/>
        </w:rPr>
      </w:pPr>
    </w:p>
    <w:p w14:paraId="0E9659B7" w14:textId="77777777" w:rsidR="00700826" w:rsidRDefault="00700826" w:rsidP="00AB0EDF">
      <w:pPr>
        <w:spacing w:line="480" w:lineRule="auto"/>
        <w:jc w:val="both"/>
        <w:rPr>
          <w:rFonts w:cstheme="minorHAnsi"/>
          <w:i/>
          <w:iCs/>
          <w:sz w:val="22"/>
          <w:szCs w:val="22"/>
          <w:lang w:val="en-US"/>
        </w:rPr>
      </w:pPr>
    </w:p>
    <w:p w14:paraId="3CDD33BD" w14:textId="3D062135" w:rsidR="00700826" w:rsidRDefault="0028608E" w:rsidP="00AB0EDF">
      <w:pPr>
        <w:spacing w:line="480" w:lineRule="auto"/>
        <w:jc w:val="both"/>
        <w:rPr>
          <w:rFonts w:cstheme="minorHAnsi"/>
          <w:i/>
          <w:iCs/>
          <w:sz w:val="22"/>
          <w:szCs w:val="22"/>
          <w:lang w:val="en-US"/>
        </w:rPr>
      </w:pPr>
      <w:r>
        <w:rPr>
          <w:rFonts w:cstheme="minorHAnsi"/>
          <w:i/>
          <w:iCs/>
          <w:noProof/>
          <w:sz w:val="22"/>
          <w:szCs w:val="22"/>
          <w:lang w:val="en-US"/>
        </w:rPr>
        <w:lastRenderedPageBreak/>
        <w:drawing>
          <wp:inline distT="0" distB="0" distL="0" distR="0" wp14:anchorId="2F34CCF7" wp14:editId="26F8A68A">
            <wp:extent cx="5731510" cy="573151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_proj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40A1B1CC"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sidR="00C17D12">
        <w:rPr>
          <w:rFonts w:cstheme="minorHAnsi"/>
          <w:i/>
          <w:iCs/>
          <w:sz w:val="22"/>
          <w:szCs w:val="22"/>
          <w:lang w:val="en-US"/>
        </w:rPr>
        <w:t>Left</w:t>
      </w:r>
      <w:r w:rsidR="00996616">
        <w:rPr>
          <w:rFonts w:cstheme="minorHAnsi"/>
          <w:i/>
          <w:iCs/>
          <w:sz w:val="22"/>
          <w:szCs w:val="22"/>
          <w:lang w:val="en-US"/>
        </w:rPr>
        <w:t xml:space="preserve"> column</w:t>
      </w:r>
      <w:r w:rsidR="00C17D12">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 xml:space="preserve">. </w:t>
      </w:r>
      <w:r w:rsidR="00791BA0">
        <w:rPr>
          <w:rFonts w:cstheme="minorHAnsi"/>
          <w:i/>
          <w:iCs/>
          <w:sz w:val="22"/>
          <w:szCs w:val="22"/>
          <w:lang w:val="en-US"/>
        </w:rPr>
        <w:t>Right column</w:t>
      </w:r>
      <w:r w:rsidR="00363334">
        <w:rPr>
          <w:rFonts w:cstheme="minorHAnsi"/>
          <w:i/>
          <w:iCs/>
          <w:sz w:val="22"/>
          <w:szCs w:val="22"/>
          <w:lang w:val="en-US"/>
        </w:rPr>
        <w:t>:</w:t>
      </w:r>
      <w:r w:rsidR="00774236">
        <w:rPr>
          <w:rFonts w:cstheme="minorHAnsi"/>
          <w:i/>
          <w:iCs/>
          <w:sz w:val="22"/>
          <w:szCs w:val="22"/>
          <w:lang w:val="en-US"/>
        </w:rPr>
        <w:t xml:space="preserv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relative to </w:t>
      </w:r>
      <w:r w:rsidR="00603CBB">
        <w:rPr>
          <w:rFonts w:cstheme="minorHAnsi"/>
          <w:i/>
          <w:iCs/>
          <w:sz w:val="22"/>
          <w:szCs w:val="22"/>
          <w:lang w:val="en-US"/>
        </w:rPr>
        <w:t xml:space="preserve">projections with no temperature </w:t>
      </w:r>
      <w:r w:rsidR="002873EA">
        <w:rPr>
          <w:rFonts w:cstheme="minorHAnsi"/>
          <w:i/>
          <w:iCs/>
          <w:sz w:val="22"/>
          <w:szCs w:val="22"/>
          <w:lang w:val="en-US"/>
        </w:rPr>
        <w:t>increase past the calibration period.</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6B9E1E18" w14:textId="46C4D249" w:rsidR="00EC160F" w:rsidRDefault="00EC160F" w:rsidP="00AB0EDF">
      <w:pPr>
        <w:spacing w:line="480" w:lineRule="auto"/>
        <w:jc w:val="both"/>
        <w:rPr>
          <w:rFonts w:ascii="Times New Roman" w:hAnsi="Times New Roman" w:cs="Times New Roman"/>
          <w:i/>
          <w:iCs/>
          <w:sz w:val="22"/>
          <w:szCs w:val="22"/>
          <w:lang w:val="en-US"/>
        </w:rPr>
      </w:pPr>
    </w:p>
    <w:p w14:paraId="07C41EA1" w14:textId="0341EC55" w:rsidR="00EC160F" w:rsidRDefault="00EC160F" w:rsidP="00AB0EDF">
      <w:pPr>
        <w:spacing w:line="480" w:lineRule="auto"/>
        <w:jc w:val="both"/>
        <w:rPr>
          <w:rFonts w:ascii="Times New Roman" w:hAnsi="Times New Roman" w:cs="Times New Roman"/>
          <w:i/>
          <w:iCs/>
          <w:sz w:val="22"/>
          <w:szCs w:val="22"/>
          <w:lang w:val="en-US"/>
        </w:rPr>
      </w:pPr>
    </w:p>
    <w:p w14:paraId="331841D5" w14:textId="1FEB809D" w:rsidR="005C57BC" w:rsidRDefault="005C57BC" w:rsidP="005C57BC">
      <w:pPr>
        <w:spacing w:line="480" w:lineRule="auto"/>
        <w:jc w:val="both"/>
        <w:rPr>
          <w:rFonts w:eastAsiaTheme="minorEastAsia"/>
          <w:sz w:val="22"/>
          <w:szCs w:val="22"/>
          <w:lang w:val="en-US"/>
        </w:rPr>
      </w:pPr>
    </w:p>
    <w:p w14:paraId="29233550" w14:textId="651694A5" w:rsidR="00546836" w:rsidRDefault="00AD7FD4"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2E517946" wp14:editId="2315A6C8">
            <wp:extent cx="4359910" cy="5087795"/>
            <wp:effectExtent l="0" t="0" r="0" b="5080"/>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series_pred_yield.png"/>
                    <pic:cNvPicPr/>
                  </pic:nvPicPr>
                  <pic:blipFill rotWithShape="1">
                    <a:blip r:embed="rId21" cstate="print">
                      <a:extLst>
                        <a:ext uri="{28A0092B-C50C-407E-A947-70E740481C1C}">
                          <a14:useLocalDpi xmlns:a14="http://schemas.microsoft.com/office/drawing/2010/main" val="0"/>
                        </a:ext>
                      </a:extLst>
                    </a:blip>
                    <a:srcRect l="6490" r="7817"/>
                    <a:stretch/>
                  </pic:blipFill>
                  <pic:spPr bwMode="auto">
                    <a:xfrm>
                      <a:off x="0" y="0"/>
                      <a:ext cx="4365156" cy="5093916"/>
                    </a:xfrm>
                    <a:prstGeom prst="rect">
                      <a:avLst/>
                    </a:prstGeom>
                    <a:ln>
                      <a:noFill/>
                    </a:ln>
                    <a:extLst>
                      <a:ext uri="{53640926-AAD7-44D8-BBD7-CCE9431645EC}">
                        <a14:shadowObscured xmlns:a14="http://schemas.microsoft.com/office/drawing/2010/main"/>
                      </a:ext>
                    </a:extLst>
                  </pic:spPr>
                </pic:pic>
              </a:graphicData>
            </a:graphic>
          </wp:inline>
        </w:drawing>
      </w:r>
    </w:p>
    <w:p w14:paraId="46C0F4E9" w14:textId="2C141A12" w:rsidR="00546836" w:rsidRDefault="00546836" w:rsidP="00546836">
      <w:pPr>
        <w:pStyle w:val="Caption"/>
        <w:spacing w:line="480" w:lineRule="auto"/>
        <w:contextualSpacing/>
        <w:jc w:val="both"/>
        <w:rPr>
          <w:sz w:val="22"/>
          <w:szCs w:val="22"/>
          <w:lang w:val="en-US"/>
        </w:rPr>
      </w:pPr>
      <w:commentRangeStart w:id="30"/>
      <w:r w:rsidRPr="00946433">
        <w:rPr>
          <w:sz w:val="22"/>
          <w:szCs w:val="22"/>
          <w:lang w:val="en-US"/>
        </w:rPr>
        <w:t xml:space="preserve">Figure </w:t>
      </w:r>
      <w:r w:rsidR="007761CF">
        <w:rPr>
          <w:sz w:val="22"/>
          <w:szCs w:val="22"/>
          <w:lang w:val="en-US"/>
        </w:rPr>
        <w:t>5</w:t>
      </w:r>
      <w:r w:rsidRPr="00946433">
        <w:rPr>
          <w:sz w:val="22"/>
          <w:szCs w:val="22"/>
        </w:rPr>
        <w:t>.</w:t>
      </w:r>
      <w:r w:rsidRPr="00946433">
        <w:rPr>
          <w:sz w:val="22"/>
          <w:szCs w:val="22"/>
          <w:lang w:val="en-US"/>
        </w:rPr>
        <w:t xml:space="preserve"> </w:t>
      </w:r>
      <w:r>
        <w:rPr>
          <w:sz w:val="22"/>
          <w:szCs w:val="22"/>
          <w:lang w:val="en-US"/>
        </w:rPr>
        <w:t>Example of projected yield in the time-varying effort and temperature model projection assuming 3 different scenarios (no temperature increase after 1997, without resource temperature-dependence but with effects on individual physiology and with resource temperature dependence and physiological scaling.</w:t>
      </w:r>
      <w:commentRangeEnd w:id="30"/>
      <w:r>
        <w:rPr>
          <w:rStyle w:val="CommentReference"/>
          <w:i w:val="0"/>
          <w:iCs w:val="0"/>
          <w:color w:val="auto"/>
        </w:rPr>
        <w:commentReference w:id="30"/>
      </w:r>
    </w:p>
    <w:p w14:paraId="797071E7" w14:textId="37EBF001" w:rsidR="00FC4855" w:rsidRPr="00ED493C" w:rsidRDefault="00FC4855" w:rsidP="00182BA9">
      <w:pPr>
        <w:spacing w:line="480" w:lineRule="auto"/>
        <w:jc w:val="both"/>
        <w:rPr>
          <w:rFonts w:cstheme="minorHAnsi"/>
          <w:color w:val="FF0000"/>
          <w:sz w:val="22"/>
          <w:szCs w:val="22"/>
          <w:lang w:val="en-US"/>
        </w:rPr>
      </w:pPr>
    </w:p>
    <w:p w14:paraId="27F2E221" w14:textId="012362B6" w:rsidR="00EC53E3" w:rsidRPr="00D87A60" w:rsidRDefault="00D521B0" w:rsidP="00426B8E">
      <w:pPr>
        <w:spacing w:line="480" w:lineRule="auto"/>
        <w:jc w:val="center"/>
        <w:rPr>
          <w:rFonts w:ascii="Times" w:hAnsi="Times" w:cs="Times New Roman"/>
          <w:i/>
          <w:iCs/>
          <w:sz w:val="22"/>
          <w:szCs w:val="22"/>
          <w:lang w:val="en-US"/>
        </w:rPr>
      </w:pPr>
      <w:r>
        <w:rPr>
          <w:rFonts w:ascii="Times" w:hAnsi="Times" w:cs="Times New Roman"/>
          <w:i/>
          <w:iCs/>
          <w:noProof/>
          <w:sz w:val="22"/>
          <w:szCs w:val="22"/>
          <w:lang w:val="en-US"/>
        </w:rPr>
        <w:lastRenderedPageBreak/>
        <w:drawing>
          <wp:inline distT="0" distB="0" distL="0" distR="0" wp14:anchorId="458E8BCD" wp14:editId="78D4F8F5">
            <wp:extent cx="5731207" cy="2218267"/>
            <wp:effectExtent l="0" t="0" r="0" b="444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MSY_warm_cold.png"/>
                    <pic:cNvPicPr/>
                  </pic:nvPicPr>
                  <pic:blipFill rotWithShape="1">
                    <a:blip r:embed="rId22" cstate="print">
                      <a:extLst>
                        <a:ext uri="{28A0092B-C50C-407E-A947-70E740481C1C}">
                          <a14:useLocalDpi xmlns:a14="http://schemas.microsoft.com/office/drawing/2010/main" val="0"/>
                        </a:ext>
                      </a:extLst>
                    </a:blip>
                    <a:srcRect t="29988" b="31308"/>
                    <a:stretch/>
                  </pic:blipFill>
                  <pic:spPr bwMode="auto">
                    <a:xfrm>
                      <a:off x="0" y="0"/>
                      <a:ext cx="5731510" cy="2218384"/>
                    </a:xfrm>
                    <a:prstGeom prst="rect">
                      <a:avLst/>
                    </a:prstGeom>
                    <a:ln>
                      <a:noFill/>
                    </a:ln>
                    <a:extLst>
                      <a:ext uri="{53640926-AAD7-44D8-BBD7-CCE9431645EC}">
                        <a14:shadowObscured xmlns:a14="http://schemas.microsoft.com/office/drawing/2010/main"/>
                      </a:ext>
                    </a:extLst>
                  </pic:spPr>
                </pic:pic>
              </a:graphicData>
            </a:graphic>
          </wp:inline>
        </w:drawing>
      </w:r>
    </w:p>
    <w:p w14:paraId="38320DCA" w14:textId="1BDAE7D2" w:rsidR="00EC53E3" w:rsidRDefault="00EC53E3" w:rsidP="00EC53E3">
      <w:pPr>
        <w:spacing w:line="480" w:lineRule="auto"/>
        <w:jc w:val="both"/>
        <w:rPr>
          <w:rFonts w:ascii="Times" w:eastAsiaTheme="minorEastAsia" w:hAnsi="Times" w:cstheme="minorHAnsi"/>
          <w:i/>
          <w:iCs/>
          <w:sz w:val="22"/>
          <w:szCs w:val="22"/>
          <w:lang w:val="en-US"/>
        </w:rPr>
      </w:pPr>
      <w:commentRangeStart w:id="31"/>
      <w:r w:rsidRPr="00D87A60">
        <w:rPr>
          <w:rFonts w:ascii="Times" w:hAnsi="Times" w:cstheme="minorHAnsi"/>
          <w:i/>
          <w:iCs/>
          <w:sz w:val="22"/>
          <w:szCs w:val="22"/>
          <w:lang w:val="en-US"/>
        </w:rPr>
        <w:t xml:space="preserve">Figure </w:t>
      </w:r>
      <w:commentRangeEnd w:id="31"/>
      <w:r w:rsidR="00BE2308">
        <w:rPr>
          <w:rFonts w:ascii="Times" w:hAnsi="Times" w:cstheme="minorHAnsi"/>
          <w:i/>
          <w:iCs/>
          <w:sz w:val="22"/>
          <w:szCs w:val="22"/>
          <w:lang w:val="en-US"/>
        </w:rPr>
        <w:t>6</w:t>
      </w:r>
      <w:r w:rsidRPr="00D87A60">
        <w:rPr>
          <w:rStyle w:val="CommentReference"/>
          <w:rFonts w:ascii="Times" w:hAnsi="Times"/>
          <w:sz w:val="22"/>
          <w:szCs w:val="22"/>
        </w:rPr>
        <w:commentReference w:id="31"/>
      </w:r>
      <w:r w:rsidRPr="00D87A60">
        <w:rPr>
          <w:rFonts w:ascii="Times" w:hAnsi="Times" w:cstheme="minorHAnsi"/>
          <w:i/>
          <w:iCs/>
          <w:sz w:val="22"/>
          <w:szCs w:val="22"/>
          <w:lang w:val="en-US"/>
        </w:rPr>
        <w:t>. Spawning stock biomass (SSB) and fishery yield (assuming knife edge selectivity at maturation size) under constant temperatures</w:t>
      </w:r>
      <w:r w:rsidR="002B3C56">
        <w:rPr>
          <w:rFonts w:ascii="Times" w:hAnsi="Times" w:cstheme="minorHAnsi"/>
          <w:i/>
          <w:iCs/>
          <w:sz w:val="22"/>
          <w:szCs w:val="22"/>
          <w:lang w:val="en-US"/>
        </w:rPr>
        <w:t xml:space="preserve"> (as in not time-varying)</w:t>
      </w:r>
      <w:r w:rsidRPr="00D87A60">
        <w:rPr>
          <w:rFonts w:ascii="Times" w:hAnsi="Times" w:cstheme="minorHAnsi"/>
          <w:i/>
          <w:iCs/>
          <w:sz w:val="22"/>
          <w:szCs w:val="22"/>
          <w:lang w:val="en-US"/>
        </w:rPr>
        <w:t xml:space="preserve">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eastAsiaTheme="minorEastAsia" w:hAnsi="Times" w:cstheme="minorHAnsi"/>
          <w:i/>
          <w:iCs/>
          <w:sz w:val="22"/>
          <w:szCs w:val="22"/>
          <w:lang w:val="en-US"/>
        </w:rPr>
        <w:t>+</w:t>
      </w:r>
      <w:r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lastRenderedPageBreak/>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4D5215F5" w:rsidR="00E90515" w:rsidRDefault="008A41E5"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w:t>
      </w:r>
      <w:proofErr w:type="spellStart"/>
      <w:r>
        <w:rPr>
          <w:rFonts w:cstheme="minorHAnsi"/>
          <w:bCs/>
          <w:sz w:val="22"/>
          <w:szCs w:val="22"/>
          <w:lang w:val="en-US"/>
        </w:rPr>
        <w:t>Jefcoats</w:t>
      </w:r>
      <w:proofErr w:type="spellEnd"/>
      <w:r w:rsidR="00A11E17">
        <w:rPr>
          <w:rFonts w:cstheme="minorHAnsi"/>
          <w:bCs/>
          <w:sz w:val="22"/>
          <w:szCs w:val="22"/>
          <w:lang w:val="en-US"/>
        </w:rPr>
        <w:t xml:space="preserve"> and Olivier</w:t>
      </w: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w:t>
      </w:r>
      <w:proofErr w:type="spellStart"/>
      <w:r w:rsidRPr="00AF585F">
        <w:rPr>
          <w:rFonts w:cstheme="minorHAnsi"/>
          <w:bCs/>
          <w:sz w:val="22"/>
          <w:szCs w:val="22"/>
          <w:lang w:val="en-US"/>
        </w:rPr>
        <w:t>Charnov</w:t>
      </w:r>
      <w:proofErr w:type="spellEnd"/>
      <w:r w:rsidRPr="00AF585F">
        <w:rPr>
          <w:rFonts w:cstheme="minorHAnsi"/>
          <w:bCs/>
          <w:sz w:val="22"/>
          <w:szCs w:val="22"/>
          <w:lang w:val="en-US"/>
        </w:rPr>
        <w:t xml:space="preserve"> and </w:t>
      </w:r>
      <w:proofErr w:type="spellStart"/>
      <w:r w:rsidRPr="00AF585F">
        <w:rPr>
          <w:rFonts w:cstheme="minorHAnsi"/>
          <w:bCs/>
          <w:sz w:val="22"/>
          <w:szCs w:val="22"/>
          <w:lang w:val="en-US"/>
        </w:rPr>
        <w:t>Gillooly</w:t>
      </w:r>
      <w:proofErr w:type="spellEnd"/>
      <w:r w:rsidRPr="00AF585F">
        <w:rPr>
          <w:rFonts w:cstheme="minorHAnsi"/>
          <w:bCs/>
          <w:sz w:val="22"/>
          <w:szCs w:val="22"/>
          <w:lang w:val="en-US"/>
        </w:rPr>
        <w:t xml:space="preserve">, 2004; </w:t>
      </w:r>
      <w:proofErr w:type="spellStart"/>
      <w:r w:rsidRPr="00AF585F">
        <w:rPr>
          <w:rFonts w:cstheme="minorHAnsi"/>
          <w:bCs/>
          <w:sz w:val="22"/>
          <w:szCs w:val="22"/>
          <w:lang w:val="en-US"/>
        </w:rPr>
        <w:t>Po¨rtner</w:t>
      </w:r>
      <w:proofErr w:type="spellEnd"/>
      <w:r>
        <w:rPr>
          <w:rFonts w:cstheme="minorHAnsi"/>
          <w:bCs/>
          <w:sz w:val="22"/>
          <w:szCs w:val="22"/>
          <w:lang w:val="en-US"/>
        </w:rPr>
        <w:t xml:space="preserve"> </w:t>
      </w:r>
      <w:r w:rsidRPr="00AF585F">
        <w:rPr>
          <w:rFonts w:cstheme="minorHAnsi"/>
          <w:bCs/>
          <w:sz w:val="22"/>
          <w:szCs w:val="22"/>
          <w:lang w:val="en-US"/>
        </w:rPr>
        <w:t xml:space="preserve">and </w:t>
      </w:r>
      <w:proofErr w:type="spellStart"/>
      <w:r w:rsidRPr="00AF585F">
        <w:rPr>
          <w:rFonts w:cstheme="minorHAnsi"/>
          <w:bCs/>
          <w:sz w:val="22"/>
          <w:szCs w:val="22"/>
          <w:lang w:val="en-US"/>
        </w:rPr>
        <w:t>Knust</w:t>
      </w:r>
      <w:proofErr w:type="spellEnd"/>
      <w:r w:rsidRPr="00AF585F">
        <w:rPr>
          <w:rFonts w:cstheme="minorHAnsi"/>
          <w:bCs/>
          <w:sz w:val="22"/>
          <w:szCs w:val="22"/>
          <w:lang w:val="en-US"/>
        </w:rPr>
        <w:t>, 2007).</w:t>
      </w:r>
      <w:r w:rsidR="00050496">
        <w:rPr>
          <w:rFonts w:cstheme="minorHAnsi"/>
          <w:bCs/>
          <w:sz w:val="22"/>
          <w:szCs w:val="22"/>
          <w:lang w:val="en-US"/>
        </w:rPr>
        <w:t xml:space="preserve"> But see </w:t>
      </w:r>
      <w:proofErr w:type="spellStart"/>
      <w:proofErr w:type="gramStart"/>
      <w:r w:rsidR="00050496">
        <w:rPr>
          <w:rFonts w:cstheme="minorHAnsi"/>
          <w:bCs/>
          <w:sz w:val="22"/>
          <w:szCs w:val="22"/>
          <w:lang w:val="en-US"/>
        </w:rPr>
        <w:t>Woodwarth</w:t>
      </w:r>
      <w:proofErr w:type="spellEnd"/>
      <w:r w:rsidR="00050496">
        <w:rPr>
          <w:rFonts w:cstheme="minorHAnsi"/>
          <w:bCs/>
          <w:sz w:val="22"/>
          <w:szCs w:val="22"/>
          <w:lang w:val="en-US"/>
        </w:rPr>
        <w:t>.-</w:t>
      </w:r>
      <w:proofErr w:type="spellStart"/>
      <w:proofErr w:type="gramEnd"/>
      <w:r w:rsidR="00050496">
        <w:rPr>
          <w:rFonts w:cstheme="minorHAnsi"/>
          <w:bCs/>
          <w:sz w:val="22"/>
          <w:szCs w:val="22"/>
          <w:lang w:val="en-US"/>
        </w:rPr>
        <w:t>Jefcoats</w:t>
      </w:r>
      <w:proofErr w:type="spellEnd"/>
      <w:r w:rsidR="00050496">
        <w:rPr>
          <w:rFonts w:cstheme="minorHAnsi"/>
          <w:bCs/>
          <w:sz w:val="22"/>
          <w:szCs w:val="22"/>
          <w:lang w:val="en-US"/>
        </w:rPr>
        <w:t xml:space="preserve">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w:t>
      </w:r>
      <w:proofErr w:type="spellStart"/>
      <w:r w:rsidR="00E92C42" w:rsidRPr="00ED493C">
        <w:rPr>
          <w:rFonts w:cstheme="minorHAnsi"/>
          <w:sz w:val="22"/>
          <w:szCs w:val="22"/>
          <w:lang w:val="en-US"/>
        </w:rPr>
        <w:t>Reum</w:t>
      </w:r>
      <w:proofErr w:type="spellEnd"/>
      <w:r w:rsidR="00E92C42" w:rsidRPr="00ED493C">
        <w:rPr>
          <w:rFonts w:cstheme="minorHAnsi"/>
          <w:sz w:val="22"/>
          <w:szCs w:val="22"/>
          <w:lang w:val="en-US"/>
        </w:rPr>
        <w:t xml:space="preserve">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2"/>
      <w:r>
        <w:rPr>
          <w:rFonts w:cstheme="minorHAnsi"/>
          <w:b/>
          <w:lang w:val="en-US"/>
        </w:rPr>
        <w:t>Author contributions</w:t>
      </w:r>
      <w:commentRangeEnd w:id="32"/>
      <w:r w:rsidR="00B6138F">
        <w:rPr>
          <w:rStyle w:val="CommentReference"/>
        </w:rPr>
        <w:commentReference w:id="32"/>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37E1B96" w14:textId="77777777" w:rsidR="004C7025" w:rsidRPr="004C7025" w:rsidRDefault="00C572FC" w:rsidP="004C7025">
      <w:pPr>
        <w:pStyle w:val="Bibliography"/>
      </w:pPr>
      <w:r>
        <w:rPr>
          <w:rFonts w:cstheme="minorHAnsi"/>
          <w:b/>
          <w:lang w:val="en-US"/>
        </w:rPr>
        <w:fldChar w:fldCharType="begin"/>
      </w:r>
      <w:r w:rsidR="001E6329" w:rsidRPr="0088451B">
        <w:rPr>
          <w:rFonts w:cstheme="minorHAnsi"/>
          <w:b/>
          <w:lang w:val="en-US"/>
        </w:rPr>
        <w:instrText xml:space="preserve"> ADDIN ZOTERO_BIBL {"uncited":[],"omitted":[],"custom":[]} CSL_BIBLIOGRAPHY </w:instrText>
      </w:r>
      <w:r>
        <w:rPr>
          <w:rFonts w:cstheme="minorHAnsi"/>
          <w:b/>
          <w:lang w:val="en-US"/>
        </w:rPr>
        <w:fldChar w:fldCharType="separate"/>
      </w:r>
      <w:r w:rsidR="004C7025" w:rsidRPr="0088451B">
        <w:rPr>
          <w:lang w:val="en-US"/>
        </w:rPr>
        <w:t xml:space="preserve">Andersen, K.H. &amp; Beyer, J.E. (2006). </w:t>
      </w:r>
      <w:r w:rsidR="004C7025" w:rsidRPr="004C7025">
        <w:t>Asymptotic Size Determines Species Abundance in the Marine Size Spectrum., 8.</w:t>
      </w:r>
    </w:p>
    <w:p w14:paraId="17F4F0FB" w14:textId="77777777" w:rsidR="004C7025" w:rsidRPr="004C7025" w:rsidRDefault="004C7025" w:rsidP="004C7025">
      <w:pPr>
        <w:pStyle w:val="Bibliography"/>
      </w:pPr>
      <w:r w:rsidRPr="004C7025">
        <w:rPr>
          <w:lang w:val="sv-SE"/>
        </w:rPr>
        <w:t xml:space="preserve">Andersen, K.Haste. &amp; Pedersen, M. (2009). </w:t>
      </w:r>
      <w:r w:rsidRPr="004C7025">
        <w:t xml:space="preserve">Damped trophic cascades driven by fishing in model marine ecosystems. </w:t>
      </w:r>
      <w:r w:rsidRPr="004C7025">
        <w:rPr>
          <w:i/>
          <w:iCs/>
        </w:rPr>
        <w:t>Proceedings of the Royal Society of London B: Biological Sciences</w:t>
      </w:r>
      <w:r w:rsidRPr="004C7025">
        <w:t>, 277, 795–802.</w:t>
      </w:r>
    </w:p>
    <w:p w14:paraId="2ACD9C76" w14:textId="77777777" w:rsidR="004C7025" w:rsidRPr="004C7025" w:rsidRDefault="004C7025" w:rsidP="004C7025">
      <w:pPr>
        <w:pStyle w:val="Bibliography"/>
      </w:pPr>
      <w:r w:rsidRPr="004C7025">
        <w:t xml:space="preserve">Atkinson, D. (1994). Temperature and Organism Size—A Biological Law for Ectotherms? In: </w:t>
      </w:r>
      <w:r w:rsidRPr="004C7025">
        <w:rPr>
          <w:i/>
          <w:iCs/>
        </w:rPr>
        <w:t>Advances in Ecological Research</w:t>
      </w:r>
      <w:r w:rsidRPr="004C7025">
        <w:t>. Elsevier, pp. 1–58.</w:t>
      </w:r>
    </w:p>
    <w:p w14:paraId="2CF81517" w14:textId="77777777" w:rsidR="004C7025" w:rsidRPr="004C7025" w:rsidRDefault="004C7025" w:rsidP="004C7025">
      <w:pPr>
        <w:pStyle w:val="Bibliography"/>
      </w:pPr>
      <w:r w:rsidRPr="004C7025">
        <w:t xml:space="preserve">Barneche, D.R., Jahn, M. &amp; Seebacher, F. (2019). Warming increases the cost of growth in a model vertebrate. </w:t>
      </w:r>
      <w:r w:rsidRPr="004C7025">
        <w:rPr>
          <w:i/>
          <w:iCs/>
        </w:rPr>
        <w:t>Functional Ecology</w:t>
      </w:r>
      <w:r w:rsidRPr="004C7025">
        <w:t>, 33, 1256–1266.</w:t>
      </w:r>
    </w:p>
    <w:p w14:paraId="444DCC00" w14:textId="77777777" w:rsidR="004C7025" w:rsidRPr="004C7025" w:rsidRDefault="004C7025" w:rsidP="004C7025">
      <w:pPr>
        <w:pStyle w:val="Bibliography"/>
      </w:pPr>
      <w:r w:rsidRPr="004C7025">
        <w:t xml:space="preserve">Barnes, C., Irigoien, X., De Oliveira, J.A.A., Maxwell, D. &amp; Jennings, S. (2011). Predicting marine phytoplankton community size structure from empirical relationships with remotely sensed variables. </w:t>
      </w:r>
      <w:r w:rsidRPr="004C7025">
        <w:rPr>
          <w:i/>
          <w:iCs/>
        </w:rPr>
        <w:t>J Plankton Res</w:t>
      </w:r>
      <w:r w:rsidRPr="004C7025">
        <w:t>, 33, 13–24.</w:t>
      </w:r>
    </w:p>
    <w:p w14:paraId="77980220" w14:textId="77777777" w:rsidR="004C7025" w:rsidRPr="004C7025" w:rsidRDefault="004C7025" w:rsidP="004C7025">
      <w:pPr>
        <w:pStyle w:val="Bibliography"/>
      </w:pPr>
      <w:r w:rsidRPr="004C7025">
        <w:t xml:space="preserve">Baudron, A.R., Needle, C.L., Rijnsdorp, A.D. &amp; Marshall, C.T. (2014). Warming temperatures and smaller body sizes: synchronous changes in growth of North Sea fishes. </w:t>
      </w:r>
      <w:r w:rsidRPr="004C7025">
        <w:rPr>
          <w:i/>
          <w:iCs/>
        </w:rPr>
        <w:t>Global Change Biology</w:t>
      </w:r>
      <w:r w:rsidRPr="004C7025">
        <w:t>, 20, 1023–1031.</w:t>
      </w:r>
    </w:p>
    <w:p w14:paraId="1D967592" w14:textId="77777777" w:rsidR="004C7025" w:rsidRPr="004C7025" w:rsidRDefault="004C7025" w:rsidP="004C7025">
      <w:pPr>
        <w:pStyle w:val="Bibliography"/>
      </w:pPr>
      <w:r w:rsidRPr="004C7025">
        <w:t xml:space="preserve">Belkin, I.M. (2009). Rapid warming of large marine ecosystems. </w:t>
      </w:r>
      <w:r w:rsidRPr="004C7025">
        <w:rPr>
          <w:i/>
          <w:iCs/>
        </w:rPr>
        <w:t>Progress in Oceanography</w:t>
      </w:r>
      <w:r w:rsidRPr="004C7025">
        <w:t>, 81, 207–213.</w:t>
      </w:r>
    </w:p>
    <w:p w14:paraId="302923E7" w14:textId="77777777" w:rsidR="004C7025" w:rsidRPr="004C7025" w:rsidRDefault="004C7025" w:rsidP="004C7025">
      <w:pPr>
        <w:pStyle w:val="Bibliography"/>
      </w:pPr>
      <w:r w:rsidRPr="004C7025">
        <w:t xml:space="preserve">Bernhardt, J.R., Sunday, J.M. &amp; O’Connor, M.I. (2018). Metabolic Theory and the Temperature-Size Rule Explain the Temperature Dependence of Population Carrying Capacity. </w:t>
      </w:r>
      <w:r w:rsidRPr="004C7025">
        <w:rPr>
          <w:i/>
          <w:iCs/>
        </w:rPr>
        <w:t>The American Naturalist</w:t>
      </w:r>
      <w:r w:rsidRPr="004C7025">
        <w:t>, 192, 687–697.</w:t>
      </w:r>
    </w:p>
    <w:p w14:paraId="355321CC" w14:textId="77777777" w:rsidR="004C7025" w:rsidRPr="004C7025" w:rsidRDefault="004C7025" w:rsidP="004C7025">
      <w:pPr>
        <w:pStyle w:val="Bibliography"/>
      </w:pPr>
      <w:r w:rsidRPr="004C7025">
        <w:t xml:space="preserve">Blanchard, J.L., Andersen, K.H., Scott, F., Hintzen, N.T., Piet, G. &amp; Jennings, S. (2014). Evaluating targets and trade-offs among fisheries and conservation objectives using a multispecies size spectrum model. </w:t>
      </w:r>
      <w:r w:rsidRPr="004C7025">
        <w:rPr>
          <w:i/>
          <w:iCs/>
        </w:rPr>
        <w:t>Journal of Applied Ecology</w:t>
      </w:r>
      <w:r w:rsidRPr="004C7025">
        <w:t>, 51, 612–622.</w:t>
      </w:r>
    </w:p>
    <w:p w14:paraId="51445085" w14:textId="77777777" w:rsidR="004C7025" w:rsidRPr="004C7025" w:rsidRDefault="004C7025" w:rsidP="004C7025">
      <w:pPr>
        <w:pStyle w:val="Bibliography"/>
      </w:pPr>
      <w:r w:rsidRPr="004C7025">
        <w:t xml:space="preserve">Blanchard, J.L., Heneghan, R.F., Everett, J.D., Trebilco, R. &amp; Richardson, A.J. (2017). From Bacteria to Whales: Using Functional Size Spectra to Model Marine Ecosystems. </w:t>
      </w:r>
      <w:r w:rsidRPr="004C7025">
        <w:rPr>
          <w:i/>
          <w:iCs/>
        </w:rPr>
        <w:t>Trends in Ecology &amp; Evolution</w:t>
      </w:r>
      <w:r w:rsidRPr="004C7025">
        <w:t>, 32, 174–186.</w:t>
      </w:r>
    </w:p>
    <w:p w14:paraId="44D1EE1C" w14:textId="77777777" w:rsidR="004C7025" w:rsidRPr="004C7025" w:rsidRDefault="004C7025" w:rsidP="004C7025">
      <w:pPr>
        <w:pStyle w:val="Bibliography"/>
      </w:pPr>
      <w:r w:rsidRPr="004C7025">
        <w:t xml:space="preserve">Blanchard, J.L., Jennings, S., Holmes, R., Harle, J., Merino, G., Allen, J.I., </w:t>
      </w:r>
      <w:r w:rsidRPr="004C7025">
        <w:rPr>
          <w:i/>
          <w:iCs/>
        </w:rPr>
        <w:t>et al.</w:t>
      </w:r>
      <w:r w:rsidRPr="004C7025">
        <w:t xml:space="preserve"> (2012). Potential consequences of climate change for primary production and fish production in large marine ecosystems. </w:t>
      </w:r>
      <w:r w:rsidRPr="004C7025">
        <w:rPr>
          <w:i/>
          <w:iCs/>
        </w:rPr>
        <w:t>Philosophical Transactions of the Royal Society of London, Series B: Biological Sciences</w:t>
      </w:r>
      <w:r w:rsidRPr="004C7025">
        <w:t>, 367, 2979–2989.</w:t>
      </w:r>
    </w:p>
    <w:p w14:paraId="44A88250" w14:textId="77777777" w:rsidR="004C7025" w:rsidRPr="004C7025" w:rsidRDefault="004C7025" w:rsidP="004C7025">
      <w:pPr>
        <w:pStyle w:val="Bibliography"/>
      </w:pPr>
      <w:r w:rsidRPr="004C7025">
        <w:t xml:space="preserve">Brett, J.R., Shelbourn, J.E. &amp; Shoop, C.T. (1969). Growth Rate and Body Composition of Fingerling Sockeye Salmon, Oncorhynchus nerka, in relation to Temperature and Ration Size. </w:t>
      </w:r>
      <w:r w:rsidRPr="004C7025">
        <w:rPr>
          <w:i/>
          <w:iCs/>
        </w:rPr>
        <w:t>J. Fish. Res. Bd. Can.</w:t>
      </w:r>
      <w:r w:rsidRPr="004C7025">
        <w:t>, 26, 2363–2394.</w:t>
      </w:r>
    </w:p>
    <w:p w14:paraId="0F9BFE3F" w14:textId="77777777" w:rsidR="004C7025" w:rsidRPr="004C7025" w:rsidRDefault="004C7025" w:rsidP="004C7025">
      <w:pPr>
        <w:pStyle w:val="Bibliography"/>
      </w:pPr>
      <w:r w:rsidRPr="004C7025">
        <w:t xml:space="preserve">Brose, U. (2010). Body-mass constraints on foraging behaviour determine population and food-web dynamics. </w:t>
      </w:r>
      <w:r w:rsidRPr="004C7025">
        <w:rPr>
          <w:i/>
          <w:iCs/>
        </w:rPr>
        <w:t>Functional Ecology</w:t>
      </w:r>
      <w:r w:rsidRPr="004C7025">
        <w:t>, 24, 28–34.</w:t>
      </w:r>
    </w:p>
    <w:p w14:paraId="6E757FCA" w14:textId="77777777" w:rsidR="004C7025" w:rsidRPr="004C7025" w:rsidRDefault="004C7025" w:rsidP="004C7025">
      <w:pPr>
        <w:pStyle w:val="Bibliography"/>
      </w:pPr>
      <w:r w:rsidRPr="004C7025">
        <w:lastRenderedPageBreak/>
        <w:t xml:space="preserve">Brown, J.H., Gillooly, J.F., Allen, A.P., Savage, V.M. &amp; West, G.B. (2004). Toward a metabolic theory of ecology. </w:t>
      </w:r>
      <w:r w:rsidRPr="004C7025">
        <w:rPr>
          <w:i/>
          <w:iCs/>
        </w:rPr>
        <w:t>Ecology</w:t>
      </w:r>
      <w:r w:rsidRPr="004C7025">
        <w:t>, 85, 1771–1789.</w:t>
      </w:r>
    </w:p>
    <w:p w14:paraId="2CB45E79" w14:textId="77777777" w:rsidR="004C7025" w:rsidRPr="004C7025" w:rsidRDefault="004C7025" w:rsidP="004C7025">
      <w:pPr>
        <w:pStyle w:val="Bibliography"/>
      </w:pPr>
      <w:r w:rsidRPr="004C7025">
        <w:t xml:space="preserve">Cheung, W.W.L., Sarmiento, J.L., Dunne, J., Frölicher, T.L., Lam, V.W.Y., Deng Palomares, M.L., </w:t>
      </w:r>
      <w:r w:rsidRPr="004C7025">
        <w:rPr>
          <w:i/>
          <w:iCs/>
        </w:rPr>
        <w:t>et al.</w:t>
      </w:r>
      <w:r w:rsidRPr="004C7025">
        <w:t xml:space="preserve"> (2013). Shrinking of fishes exacerbates impacts of global ocean changes on marine ecosystems. </w:t>
      </w:r>
      <w:r w:rsidRPr="004C7025">
        <w:rPr>
          <w:i/>
          <w:iCs/>
        </w:rPr>
        <w:t>Nature Climate Change</w:t>
      </w:r>
      <w:r w:rsidRPr="004C7025">
        <w:t>, 3, 254–258.</w:t>
      </w:r>
    </w:p>
    <w:p w14:paraId="1E9905A0" w14:textId="77777777" w:rsidR="004C7025" w:rsidRPr="004C7025" w:rsidRDefault="004C7025" w:rsidP="004C7025">
      <w:pPr>
        <w:pStyle w:val="Bibliography"/>
      </w:pPr>
      <w:r w:rsidRPr="004C7025">
        <w:t xml:space="preserve">Clarke, A. &amp; Johnston, N.M. (1999). Scaling of metabolic rate with body mass and temperature in teleost fish. </w:t>
      </w:r>
      <w:r w:rsidRPr="004C7025">
        <w:rPr>
          <w:i/>
          <w:iCs/>
        </w:rPr>
        <w:t>Journal of Animal Ecology</w:t>
      </w:r>
      <w:r w:rsidRPr="004C7025">
        <w:t>, 68, 893–905.</w:t>
      </w:r>
    </w:p>
    <w:p w14:paraId="6F799168" w14:textId="77777777" w:rsidR="004C7025" w:rsidRPr="004C7025" w:rsidRDefault="004C7025" w:rsidP="004C7025">
      <w:pPr>
        <w:pStyle w:val="Bibliography"/>
      </w:pPr>
      <w:r w:rsidRPr="004C7025">
        <w:t xml:space="preserve">Curtsdotter, A., Banks, H.T., Banks, J.E., Jonsson, M., Jonsson, T., Laubmeier, A.N., </w:t>
      </w:r>
      <w:r w:rsidRPr="004C7025">
        <w:rPr>
          <w:i/>
          <w:iCs/>
        </w:rPr>
        <w:t>et al.</w:t>
      </w:r>
      <w:r w:rsidRPr="004C7025">
        <w:t xml:space="preserve"> (2019). Ecosystem function in predator–prey food webs—confronting dynamic models with empirical data. </w:t>
      </w:r>
      <w:r w:rsidRPr="004C7025">
        <w:rPr>
          <w:i/>
          <w:iCs/>
        </w:rPr>
        <w:t>Journal of Animal Ecology</w:t>
      </w:r>
      <w:r w:rsidRPr="004C7025">
        <w:t>, 88, 196–210.</w:t>
      </w:r>
    </w:p>
    <w:p w14:paraId="25CC2B29" w14:textId="77777777" w:rsidR="004C7025" w:rsidRPr="004C7025" w:rsidRDefault="004C7025" w:rsidP="004C7025">
      <w:pPr>
        <w:pStyle w:val="Bibliography"/>
      </w:pPr>
      <w:r w:rsidRPr="004C7025">
        <w:t xml:space="preserve">Daufresne, M., Lengfellner, K. &amp; Sommer, U. (2009). Global warming benefits the small in aquatic ecosystems. </w:t>
      </w:r>
      <w:r w:rsidRPr="004C7025">
        <w:rPr>
          <w:i/>
          <w:iCs/>
        </w:rPr>
        <w:t>Proceedings of the National Academy of Sciences, USA</w:t>
      </w:r>
      <w:r w:rsidRPr="004C7025">
        <w:t>, 106, 12788–12793.</w:t>
      </w:r>
    </w:p>
    <w:p w14:paraId="24A0786C" w14:textId="77777777" w:rsidR="004C7025" w:rsidRPr="004C7025" w:rsidRDefault="004C7025" w:rsidP="004C7025">
      <w:pPr>
        <w:pStyle w:val="Bibliography"/>
      </w:pPr>
      <w:r w:rsidRPr="004C7025">
        <w:t xml:space="preserve">De Roos, A.M. &amp; Persson, L. (2001). Physiologically structured models - from versatile technique to ecological theory. </w:t>
      </w:r>
      <w:r w:rsidRPr="004C7025">
        <w:rPr>
          <w:i/>
          <w:iCs/>
        </w:rPr>
        <w:t>Oikos</w:t>
      </w:r>
      <w:r w:rsidRPr="004C7025">
        <w:t>, 94, 51–71.</w:t>
      </w:r>
    </w:p>
    <w:p w14:paraId="3B388760" w14:textId="77777777" w:rsidR="004C7025" w:rsidRPr="004C7025" w:rsidRDefault="004C7025" w:rsidP="004C7025">
      <w:pPr>
        <w:pStyle w:val="Bibliography"/>
      </w:pPr>
      <w:r w:rsidRPr="004C7025">
        <w:t xml:space="preserve">Dell, A.I., Pawar, S. &amp; Savage, V.M. (2011). Systematic variation in the temperature dependence of physiological and ecological traits. </w:t>
      </w:r>
      <w:r w:rsidRPr="004C7025">
        <w:rPr>
          <w:i/>
          <w:iCs/>
        </w:rPr>
        <w:t>Proceedings of the National Academy of Sciences</w:t>
      </w:r>
      <w:r w:rsidRPr="004C7025">
        <w:t>, 108, 10591–10596.</w:t>
      </w:r>
    </w:p>
    <w:p w14:paraId="02AE33F0" w14:textId="77777777" w:rsidR="004C7025" w:rsidRPr="004C7025" w:rsidRDefault="004C7025" w:rsidP="004C7025">
      <w:pPr>
        <w:pStyle w:val="Bibliography"/>
      </w:pPr>
      <w:r w:rsidRPr="004C7025">
        <w:t xml:space="preserve">Dieterich, C., Wang, S., Schimanke, S., Gröger, M., Klein, B., Hordoir, R., </w:t>
      </w:r>
      <w:r w:rsidRPr="004C7025">
        <w:rPr>
          <w:i/>
          <w:iCs/>
        </w:rPr>
        <w:t>et al.</w:t>
      </w:r>
      <w:r w:rsidRPr="004C7025">
        <w:t xml:space="preserve"> (2019). Surface Heat Budget over the North Sea in Climate Change Simulations. </w:t>
      </w:r>
      <w:r w:rsidRPr="004C7025">
        <w:rPr>
          <w:i/>
          <w:iCs/>
        </w:rPr>
        <w:t>Atmosphere</w:t>
      </w:r>
      <w:r w:rsidRPr="004C7025">
        <w:t>, 10, 272.</w:t>
      </w:r>
    </w:p>
    <w:p w14:paraId="700B2B4B" w14:textId="77777777" w:rsidR="004C7025" w:rsidRPr="004C7025" w:rsidRDefault="004C7025" w:rsidP="004C7025">
      <w:pPr>
        <w:pStyle w:val="Bibliography"/>
      </w:pPr>
      <w:r w:rsidRPr="004C7025">
        <w:t xml:space="preserve">Downs, C.J., Hayes, J.P. &amp; Tracy, C.R. (2008). Scaling metabolic rate with body mass and inverse body temperature: A test of the Arrhenius fractal supply model. </w:t>
      </w:r>
      <w:r w:rsidRPr="004C7025">
        <w:rPr>
          <w:i/>
          <w:iCs/>
        </w:rPr>
        <w:t>Functional Ecology</w:t>
      </w:r>
      <w:r w:rsidRPr="004C7025">
        <w:t>, 22, 239–244.</w:t>
      </w:r>
    </w:p>
    <w:p w14:paraId="7788C36C" w14:textId="77777777" w:rsidR="004C7025" w:rsidRPr="004C7025" w:rsidRDefault="004C7025" w:rsidP="004C7025">
      <w:pPr>
        <w:pStyle w:val="Bibliography"/>
      </w:pPr>
      <w:r w:rsidRPr="004C7025">
        <w:t xml:space="preserve">Englund, G., Öhlund, G., Hein, C.L. &amp; Diehl, S. (2011). Temperature dependence of the functional response. </w:t>
      </w:r>
      <w:r w:rsidRPr="004C7025">
        <w:rPr>
          <w:i/>
          <w:iCs/>
        </w:rPr>
        <w:t>Ecology Letters</w:t>
      </w:r>
      <w:r w:rsidRPr="004C7025">
        <w:t>, 14, 914–921.</w:t>
      </w:r>
    </w:p>
    <w:p w14:paraId="54BDFBA5" w14:textId="77777777" w:rsidR="004C7025" w:rsidRPr="004C7025" w:rsidRDefault="004C7025" w:rsidP="004C7025">
      <w:pPr>
        <w:pStyle w:val="Bibliography"/>
      </w:pPr>
      <w:r w:rsidRPr="004C7025">
        <w:t xml:space="preserve">Frainer, A., Primicerio, R., Kortsch, S., Aune, M., Dolgov, A.V., Fossheim, M., </w:t>
      </w:r>
      <w:r w:rsidRPr="004C7025">
        <w:rPr>
          <w:i/>
          <w:iCs/>
        </w:rPr>
        <w:t>et al.</w:t>
      </w:r>
      <w:r w:rsidRPr="004C7025">
        <w:t xml:space="preserve"> (2017). Climate-driven changes in functional biogeography of Arctic marine fish communities. </w:t>
      </w:r>
      <w:r w:rsidRPr="004C7025">
        <w:rPr>
          <w:i/>
          <w:iCs/>
        </w:rPr>
        <w:t>Proc Natl Acad Sci USA</w:t>
      </w:r>
      <w:r w:rsidRPr="004C7025">
        <w:t>, 114, 12202–12207.</w:t>
      </w:r>
    </w:p>
    <w:p w14:paraId="176BDB0F" w14:textId="77777777" w:rsidR="004C7025" w:rsidRPr="004C7025" w:rsidRDefault="004C7025" w:rsidP="004C7025">
      <w:pPr>
        <w:pStyle w:val="Bibliography"/>
      </w:pPr>
      <w:r w:rsidRPr="004C7025">
        <w:t xml:space="preserve">Free, C.M., Thorson, J.T., Pinsky, M.L., Oken, K.L., Wiedenmann, J. &amp; Jensen, O.P. (2019). Impacts of historical warming on marine fisheries production. </w:t>
      </w:r>
      <w:r w:rsidRPr="004C7025">
        <w:rPr>
          <w:i/>
          <w:iCs/>
        </w:rPr>
        <w:t>Science</w:t>
      </w:r>
      <w:r w:rsidRPr="004C7025">
        <w:t>, 363, 979–983.</w:t>
      </w:r>
    </w:p>
    <w:p w14:paraId="1FBF9A6E" w14:textId="77777777" w:rsidR="004C7025" w:rsidRPr="004C7025" w:rsidRDefault="004C7025" w:rsidP="004C7025">
      <w:pPr>
        <w:pStyle w:val="Bibliography"/>
      </w:pPr>
      <w:r w:rsidRPr="004C7025">
        <w:t xml:space="preserve">Fulton, E.A., Blanchard, J.L., Melbourne-Thomas, J., Plagányi, É.E. &amp; Tulloch, V.J.D. (2019). Where the Ecological Gaps Remain, a Modelers’ Perspective. </w:t>
      </w:r>
      <w:r w:rsidRPr="004C7025">
        <w:rPr>
          <w:i/>
          <w:iCs/>
        </w:rPr>
        <w:t>Front. Ecol. Evol.</w:t>
      </w:r>
      <w:r w:rsidRPr="004C7025">
        <w:t>, 7, 424.</w:t>
      </w:r>
    </w:p>
    <w:p w14:paraId="1494287C" w14:textId="77777777" w:rsidR="004C7025" w:rsidRPr="004C7025" w:rsidRDefault="004C7025" w:rsidP="004C7025">
      <w:pPr>
        <w:pStyle w:val="Bibliography"/>
      </w:pPr>
      <w:r w:rsidRPr="004C7025">
        <w:t xml:space="preserve">Fussmann, K.E., Schwarzmüller, F., Brose, U., Jousset, A. &amp; Rall, B.C. (2014). Ecological stability in response to warming. </w:t>
      </w:r>
      <w:r w:rsidRPr="004C7025">
        <w:rPr>
          <w:i/>
          <w:iCs/>
        </w:rPr>
        <w:t>Nature Climate Change</w:t>
      </w:r>
      <w:r w:rsidRPr="004C7025">
        <w:t>, 4, 206–210.</w:t>
      </w:r>
    </w:p>
    <w:p w14:paraId="12E1CB35" w14:textId="77777777" w:rsidR="004C7025" w:rsidRPr="004C7025" w:rsidRDefault="004C7025" w:rsidP="004C7025">
      <w:pPr>
        <w:pStyle w:val="Bibliography"/>
      </w:pPr>
      <w:r w:rsidRPr="004C7025">
        <w:t xml:space="preserve">Gårdmark, A., Casini, M., Huss, M., van Leeuwen, A., Hjelm, J., Persson, L., </w:t>
      </w:r>
      <w:r w:rsidRPr="004C7025">
        <w:rPr>
          <w:i/>
          <w:iCs/>
        </w:rPr>
        <w:t>et al.</w:t>
      </w:r>
      <w:r w:rsidRPr="004C7025">
        <w:t xml:space="preserve"> (2015). Regime shifts in exploited marine food webs: detecting mechanisms underlying alternative stable states using size-structured community dynamics theory. </w:t>
      </w:r>
      <w:r w:rsidRPr="004C7025">
        <w:rPr>
          <w:i/>
          <w:iCs/>
        </w:rPr>
        <w:t>Phil. Trans. R. Soc. B</w:t>
      </w:r>
      <w:r w:rsidRPr="004C7025">
        <w:t>, 370, 20130262.</w:t>
      </w:r>
    </w:p>
    <w:p w14:paraId="7B3D5F88" w14:textId="77777777" w:rsidR="004C7025" w:rsidRPr="004C7025" w:rsidRDefault="004C7025" w:rsidP="004C7025">
      <w:pPr>
        <w:pStyle w:val="Bibliography"/>
      </w:pPr>
      <w:r w:rsidRPr="004C7025">
        <w:t xml:space="preserve">Gilbert, B., Tunney, T.D., McCann, K.S., DeLong, J.P., Vasseur, D.A., Savage, V.M., </w:t>
      </w:r>
      <w:r w:rsidRPr="004C7025">
        <w:rPr>
          <w:i/>
          <w:iCs/>
        </w:rPr>
        <w:t>et al.</w:t>
      </w:r>
      <w:r w:rsidRPr="004C7025">
        <w:t xml:space="preserve"> (2014). A bioenergetic framework for the temperature dependence of trophic interactions. </w:t>
      </w:r>
      <w:r w:rsidRPr="004C7025">
        <w:rPr>
          <w:i/>
          <w:iCs/>
        </w:rPr>
        <w:t>Ecology Letters</w:t>
      </w:r>
      <w:r w:rsidRPr="004C7025">
        <w:t>, 17, 902–914.</w:t>
      </w:r>
    </w:p>
    <w:p w14:paraId="7C86D5D8" w14:textId="77777777" w:rsidR="004C7025" w:rsidRPr="004C7025" w:rsidRDefault="004C7025" w:rsidP="004C7025">
      <w:pPr>
        <w:pStyle w:val="Bibliography"/>
      </w:pPr>
      <w:r w:rsidRPr="004C7025">
        <w:t xml:space="preserve">Gillooly, J.F., Brown, J.H., West, G.B., Savage, V.M. &amp; Charnov, E.L. (2001). Effects of size and temperature on metabolic rate. </w:t>
      </w:r>
      <w:r w:rsidRPr="004C7025">
        <w:rPr>
          <w:i/>
          <w:iCs/>
        </w:rPr>
        <w:t>Science</w:t>
      </w:r>
      <w:r w:rsidRPr="004C7025">
        <w:t>, 2248–2251.</w:t>
      </w:r>
    </w:p>
    <w:p w14:paraId="5BC6BFF8" w14:textId="77777777" w:rsidR="004C7025" w:rsidRPr="004C7025" w:rsidRDefault="004C7025" w:rsidP="004C7025">
      <w:pPr>
        <w:pStyle w:val="Bibliography"/>
      </w:pPr>
      <w:r w:rsidRPr="004C7025">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4C7025">
        <w:rPr>
          <w:i/>
          <w:iCs/>
        </w:rPr>
        <w:t>Clim Dyn</w:t>
      </w:r>
      <w:r w:rsidRPr="004C7025">
        <w:t>, 53, 5945–5966.</w:t>
      </w:r>
    </w:p>
    <w:p w14:paraId="72BF7AB6" w14:textId="77777777" w:rsidR="004C7025" w:rsidRPr="004C7025" w:rsidRDefault="004C7025" w:rsidP="004C7025">
      <w:pPr>
        <w:pStyle w:val="Bibliography"/>
      </w:pPr>
      <w:r w:rsidRPr="004C7025">
        <w:lastRenderedPageBreak/>
        <w:t xml:space="preserve">Handeland, S.O., Imsland, A.K. &amp; Stefansson, S.O. (2008). The effect of temperature and fish size on growth, feed intake, food conversion efficiency and stomach evacuation rate of Atlantic salmon post-smolts. </w:t>
      </w:r>
      <w:r w:rsidRPr="004C7025">
        <w:rPr>
          <w:i/>
          <w:iCs/>
        </w:rPr>
        <w:t>Aquaculture</w:t>
      </w:r>
      <w:r w:rsidRPr="004C7025">
        <w:t>, 283, 36–42.</w:t>
      </w:r>
    </w:p>
    <w:p w14:paraId="36D38E5B" w14:textId="77777777" w:rsidR="004C7025" w:rsidRPr="004C7025" w:rsidRDefault="004C7025" w:rsidP="004C7025">
      <w:pPr>
        <w:pStyle w:val="Bibliography"/>
      </w:pPr>
      <w:r w:rsidRPr="004C7025">
        <w:t xml:space="preserve">Hartvig, M., Andersen, K.H. &amp; Beyer, J.E. (2011). Food web framework for size-structured populations. </w:t>
      </w:r>
      <w:r w:rsidRPr="004C7025">
        <w:rPr>
          <w:i/>
          <w:iCs/>
        </w:rPr>
        <w:t>Journal of Theoretical Biology</w:t>
      </w:r>
      <w:r w:rsidRPr="004C7025">
        <w:t>, 272, 113–122.</w:t>
      </w:r>
    </w:p>
    <w:p w14:paraId="6D0904CF" w14:textId="77777777" w:rsidR="004C7025" w:rsidRPr="004C7025" w:rsidRDefault="004C7025" w:rsidP="004C7025">
      <w:pPr>
        <w:pStyle w:val="Bibliography"/>
      </w:pPr>
      <w:r w:rsidRPr="004C7025">
        <w:t xml:space="preserve">Huey, R.B. &amp; Kingsolver, J.G. (2019). Climate Warming, Resource Availability, and the Metabolic Meltdown of Ectotherms. </w:t>
      </w:r>
      <w:r w:rsidRPr="004C7025">
        <w:rPr>
          <w:i/>
          <w:iCs/>
        </w:rPr>
        <w:t>The American Naturalist</w:t>
      </w:r>
      <w:r w:rsidRPr="004C7025">
        <w:t>, 194, E140–E150.</w:t>
      </w:r>
    </w:p>
    <w:p w14:paraId="0E0A6B8B" w14:textId="77777777" w:rsidR="004C7025" w:rsidRPr="004C7025" w:rsidRDefault="004C7025" w:rsidP="004C7025">
      <w:pPr>
        <w:pStyle w:val="Bibliography"/>
      </w:pPr>
      <w:r w:rsidRPr="004C7025">
        <w:t xml:space="preserve">ICES. (2013). </w:t>
      </w:r>
      <w:r w:rsidRPr="004C7025">
        <w:rPr>
          <w:i/>
          <w:iCs/>
        </w:rPr>
        <w:t>Report of the Baltic Fisheries Assessment Working Group (WGBFAS)</w:t>
      </w:r>
      <w:r w:rsidRPr="004C7025">
        <w:t xml:space="preserve"> ( No. ICES CM 2013/ACOM:10.). 10-17 April 2013 ICES Headquarters, Copenhagen.</w:t>
      </w:r>
    </w:p>
    <w:p w14:paraId="40CC6E2A" w14:textId="77777777" w:rsidR="004C7025" w:rsidRPr="004C7025" w:rsidRDefault="004C7025" w:rsidP="004C7025">
      <w:pPr>
        <w:pStyle w:val="Bibliography"/>
      </w:pPr>
      <w:r w:rsidRPr="004C7025">
        <w:t xml:space="preserve">ICES. (2015). </w:t>
      </w:r>
      <w:r w:rsidRPr="004C7025">
        <w:rPr>
          <w:i/>
          <w:iCs/>
        </w:rPr>
        <w:t>Report of the Baltic Fisheries Assessment Working Group (WGBFAS)</w:t>
      </w:r>
      <w:r w:rsidRPr="004C7025">
        <w:t xml:space="preserve"> ( No. ICES CM 2015/ACOM:10). 14-21 April 2015 ICES Headquarters, Copenhagen.</w:t>
      </w:r>
    </w:p>
    <w:p w14:paraId="7DAB23B6" w14:textId="77777777" w:rsidR="004C7025" w:rsidRPr="004C7025" w:rsidRDefault="004C7025" w:rsidP="004C7025">
      <w:pPr>
        <w:pStyle w:val="Bibliography"/>
      </w:pPr>
      <w:r w:rsidRPr="004C7025">
        <w:t xml:space="preserve">Jacobsen, N.S., Burgess, M.G. &amp; Andersen, K.H. (2017). Efficiency of fisheries is increasing at the ecosystem level. </w:t>
      </w:r>
      <w:r w:rsidRPr="004C7025">
        <w:rPr>
          <w:i/>
          <w:iCs/>
        </w:rPr>
        <w:t>Fish and Fisheries</w:t>
      </w:r>
      <w:r w:rsidRPr="004C7025">
        <w:t>, 18, 199–211.</w:t>
      </w:r>
    </w:p>
    <w:p w14:paraId="2985F0E2" w14:textId="77777777" w:rsidR="004C7025" w:rsidRPr="004C7025" w:rsidRDefault="004C7025" w:rsidP="004C7025">
      <w:pPr>
        <w:pStyle w:val="Bibliography"/>
      </w:pPr>
      <w:r w:rsidRPr="004C7025">
        <w:t xml:space="preserve">Jennings, S. &amp; Collingridge, K. (2015). Predicting consumer biomass, size-structure, production, catch potential, responses to fishing and associated uncertainties in the world’s marine ecosystems. </w:t>
      </w:r>
      <w:r w:rsidRPr="004C7025">
        <w:rPr>
          <w:i/>
          <w:iCs/>
        </w:rPr>
        <w:t>PLoS ONE</w:t>
      </w:r>
      <w:r w:rsidRPr="004C7025">
        <w:t>, 10, 1–28.</w:t>
      </w:r>
    </w:p>
    <w:p w14:paraId="1276DA02" w14:textId="77777777" w:rsidR="004C7025" w:rsidRPr="004C7025" w:rsidRDefault="004C7025" w:rsidP="004C7025">
      <w:pPr>
        <w:pStyle w:val="Bibliography"/>
      </w:pPr>
      <w:r w:rsidRPr="004C7025">
        <w:t xml:space="preserve">Jutfelt, F., Norin, T., Ern, R., Overgaard, J., Wang, T., McKenzie, D.J., </w:t>
      </w:r>
      <w:r w:rsidRPr="004C7025">
        <w:rPr>
          <w:i/>
          <w:iCs/>
        </w:rPr>
        <w:t>et al.</w:t>
      </w:r>
      <w:r w:rsidRPr="004C7025">
        <w:t xml:space="preserve"> (2018). Oxygen- and capacity-limited thermal tolerance: blurring ecology and physiology. </w:t>
      </w:r>
      <w:r w:rsidRPr="004C7025">
        <w:rPr>
          <w:i/>
          <w:iCs/>
        </w:rPr>
        <w:t>Journal of Experimental Biology</w:t>
      </w:r>
      <w:r w:rsidRPr="004C7025">
        <w:t>, 221.</w:t>
      </w:r>
    </w:p>
    <w:p w14:paraId="74963246" w14:textId="77777777" w:rsidR="004C7025" w:rsidRPr="004C7025" w:rsidRDefault="004C7025" w:rsidP="004C7025">
      <w:pPr>
        <w:pStyle w:val="Bibliography"/>
      </w:pPr>
      <w:r w:rsidRPr="004C7025">
        <w:t xml:space="preserve">Lefevre, S., McKenzie, D.J. &amp; Nilsson, G.E. (2018). In modelling effects of global warming, invalid assumptions lead to unrealistic projections. </w:t>
      </w:r>
      <w:r w:rsidRPr="004C7025">
        <w:rPr>
          <w:i/>
          <w:iCs/>
        </w:rPr>
        <w:t>Global Change Biology</w:t>
      </w:r>
      <w:r w:rsidRPr="004C7025">
        <w:t>, 24, 553–556.</w:t>
      </w:r>
    </w:p>
    <w:p w14:paraId="4113A66F" w14:textId="77777777" w:rsidR="004C7025" w:rsidRPr="004C7025" w:rsidRDefault="004C7025" w:rsidP="004C7025">
      <w:pPr>
        <w:pStyle w:val="Bibliography"/>
      </w:pPr>
      <w:r w:rsidRPr="004C7025">
        <w:t xml:space="preserve">Lotze, H.K., Tittensor, D.P., Bryndum-Buchholz, A., Eddy, T.D., Cheung, W.W.L., Galbraith, E.D., </w:t>
      </w:r>
      <w:r w:rsidRPr="004C7025">
        <w:rPr>
          <w:i/>
          <w:iCs/>
        </w:rPr>
        <w:t>et al.</w:t>
      </w:r>
      <w:r w:rsidRPr="004C7025">
        <w:t xml:space="preserve"> (2019). Global ensemble projections reveal trophic amplification of ocean biomass declines with climate change. </w:t>
      </w:r>
      <w:r w:rsidRPr="004C7025">
        <w:rPr>
          <w:i/>
          <w:iCs/>
        </w:rPr>
        <w:t>Proceedings of the National Academy of Sciences</w:t>
      </w:r>
      <w:r w:rsidRPr="004C7025">
        <w:t>, 116, 12907–12912.</w:t>
      </w:r>
    </w:p>
    <w:p w14:paraId="29E4C5AB" w14:textId="77777777" w:rsidR="004C7025" w:rsidRPr="004C7025" w:rsidRDefault="004C7025" w:rsidP="004C7025">
      <w:pPr>
        <w:pStyle w:val="Bibliography"/>
      </w:pPr>
      <w:r w:rsidRPr="004C7025">
        <w:t xml:space="preserve">McCauley, D.J., Pinsky, M.L., Palumbi, S.R., Estes, J.A., Joyce, F.H. &amp; Warner, R.R. (2015). Marine defaunation: Animal loss in the global ocean. </w:t>
      </w:r>
      <w:r w:rsidRPr="004C7025">
        <w:rPr>
          <w:i/>
          <w:iCs/>
        </w:rPr>
        <w:t>Science</w:t>
      </w:r>
      <w:r w:rsidRPr="004C7025">
        <w:t>, 347.</w:t>
      </w:r>
    </w:p>
    <w:p w14:paraId="488006B0" w14:textId="77777777" w:rsidR="004C7025" w:rsidRPr="004C7025" w:rsidRDefault="004C7025" w:rsidP="004C7025">
      <w:pPr>
        <w:pStyle w:val="Bibliography"/>
      </w:pPr>
      <w:r w:rsidRPr="004C7025">
        <w:t xml:space="preserve">Metz, J.A.J. &amp; Diekmann, O. (1986). </w:t>
      </w:r>
      <w:r w:rsidRPr="004C7025">
        <w:rPr>
          <w:i/>
          <w:iCs/>
        </w:rPr>
        <w:t>The dynamics of physiologically structured populations</w:t>
      </w:r>
      <w:r w:rsidRPr="004C7025">
        <w:t>. Springer-Verlag, Heidelberg, Germany.</w:t>
      </w:r>
    </w:p>
    <w:p w14:paraId="728D7868" w14:textId="77777777" w:rsidR="004C7025" w:rsidRPr="004C7025" w:rsidRDefault="004C7025" w:rsidP="004C7025">
      <w:pPr>
        <w:pStyle w:val="Bibliography"/>
      </w:pPr>
      <w:r w:rsidRPr="004C7025">
        <w:t xml:space="preserve">Mion, M., Thorsen, A., Vitale, F., Dierking, J., Herrmann, J.P., Huwer, B., </w:t>
      </w:r>
      <w:r w:rsidRPr="004C7025">
        <w:rPr>
          <w:i/>
          <w:iCs/>
        </w:rPr>
        <w:t>et al.</w:t>
      </w:r>
      <w:r w:rsidRPr="004C7025">
        <w:t xml:space="preserve"> (2018). Effect of fish length and nutritional condition on the fecundity of distressed Atlantic cod </w:t>
      </w:r>
      <w:r w:rsidRPr="004C7025">
        <w:rPr>
          <w:i/>
          <w:iCs/>
        </w:rPr>
        <w:t>Gadus morhua</w:t>
      </w:r>
      <w:r w:rsidRPr="004C7025">
        <w:t xml:space="preserve"> from the Baltic Sea: POTENTIAL FECUNDITY OF BALTIC </w:t>
      </w:r>
      <w:r w:rsidRPr="004C7025">
        <w:rPr>
          <w:i/>
          <w:iCs/>
        </w:rPr>
        <w:t>G. MORHUA</w:t>
      </w:r>
      <w:r w:rsidRPr="004C7025">
        <w:t xml:space="preserve">. </w:t>
      </w:r>
      <w:r w:rsidRPr="004C7025">
        <w:rPr>
          <w:i/>
          <w:iCs/>
        </w:rPr>
        <w:t>Journal of Fish Biology</w:t>
      </w:r>
      <w:r w:rsidRPr="004C7025">
        <w:t>, 92, 1016–1034.</w:t>
      </w:r>
    </w:p>
    <w:p w14:paraId="38513241" w14:textId="77777777" w:rsidR="004C7025" w:rsidRPr="005D4254" w:rsidRDefault="004C7025" w:rsidP="004C7025">
      <w:pPr>
        <w:pStyle w:val="Bibliography"/>
        <w:rPr>
          <w:lang w:val="sv-SE"/>
        </w:rPr>
      </w:pPr>
      <w:r w:rsidRPr="004C7025">
        <w:t xml:space="preserve">Neubauer, P. &amp; Andersen, K.H. (2019). Thermal performance of fish is explained by an interplay between physiology, behaviour and ecology. </w:t>
      </w:r>
      <w:r w:rsidRPr="005D4254">
        <w:rPr>
          <w:i/>
          <w:iCs/>
          <w:lang w:val="sv-SE"/>
        </w:rPr>
        <w:t>Conserv Physiol</w:t>
      </w:r>
      <w:r w:rsidRPr="005D4254">
        <w:rPr>
          <w:lang w:val="sv-SE"/>
        </w:rPr>
        <w:t>, 7.</w:t>
      </w:r>
    </w:p>
    <w:p w14:paraId="1E01C6D9" w14:textId="77777777" w:rsidR="004C7025" w:rsidRPr="004C7025" w:rsidRDefault="004C7025" w:rsidP="004C7025">
      <w:pPr>
        <w:pStyle w:val="Bibliography"/>
      </w:pPr>
      <w:r w:rsidRPr="005D4254">
        <w:rPr>
          <w:lang w:val="sv-SE"/>
        </w:rPr>
        <w:t xml:space="preserve">Neuenfeldt, S., Bartolino, V., Orio, A., Andersen, K.H., Andersen, N.G., Niiranen, S., </w:t>
      </w:r>
      <w:r w:rsidRPr="005D4254">
        <w:rPr>
          <w:i/>
          <w:iCs/>
          <w:lang w:val="sv-SE"/>
        </w:rPr>
        <w:t>et al.</w:t>
      </w:r>
      <w:r w:rsidRPr="005D4254">
        <w:rPr>
          <w:lang w:val="sv-SE"/>
        </w:rPr>
        <w:t xml:space="preserve"> </w:t>
      </w:r>
      <w:r w:rsidRPr="004C7025">
        <w:t xml:space="preserve">(2019). Feeding and growth of Atlantic cod (Gadus morhua L.) in the eastern Baltic Sea under environmental change. </w:t>
      </w:r>
      <w:r w:rsidRPr="004C7025">
        <w:rPr>
          <w:i/>
          <w:iCs/>
        </w:rPr>
        <w:t>ICES Journal of Marine Science</w:t>
      </w:r>
      <w:r w:rsidRPr="004C7025">
        <w:t>, fsz224.</w:t>
      </w:r>
    </w:p>
    <w:p w14:paraId="45364780" w14:textId="77777777" w:rsidR="004C7025" w:rsidRPr="004C7025" w:rsidRDefault="004C7025" w:rsidP="004C7025">
      <w:pPr>
        <w:pStyle w:val="Bibliography"/>
      </w:pPr>
      <w:r w:rsidRPr="004C7025">
        <w:t xml:space="preserve">Pauly, D. (1980). On the interrelationships between natural mortality, growth parameters, and mean environmental temperature in 175 fish stocks. </w:t>
      </w:r>
      <w:r w:rsidRPr="004C7025">
        <w:rPr>
          <w:i/>
          <w:iCs/>
        </w:rPr>
        <w:t>ICES Journal of Marine Science</w:t>
      </w:r>
      <w:r w:rsidRPr="004C7025">
        <w:t>, 39, 175–192.</w:t>
      </w:r>
    </w:p>
    <w:p w14:paraId="4E61DD14" w14:textId="77777777" w:rsidR="004C7025" w:rsidRPr="004C7025" w:rsidRDefault="004C7025" w:rsidP="004C7025">
      <w:pPr>
        <w:pStyle w:val="Bibliography"/>
      </w:pPr>
      <w:r w:rsidRPr="004C7025">
        <w:t xml:space="preserve">Persson, L. &amp; De Roos, A.M. (2013). Symmetry breaking in ecological systems through different energy efficiencies of juveniles and adults. </w:t>
      </w:r>
      <w:r w:rsidRPr="004C7025">
        <w:rPr>
          <w:i/>
          <w:iCs/>
        </w:rPr>
        <w:t>Ecology</w:t>
      </w:r>
      <w:r w:rsidRPr="004C7025">
        <w:t>, 94, 1487–1498.</w:t>
      </w:r>
    </w:p>
    <w:p w14:paraId="1B6B3178" w14:textId="77777777" w:rsidR="004C7025" w:rsidRPr="004C7025" w:rsidRDefault="004C7025" w:rsidP="004C7025">
      <w:pPr>
        <w:pStyle w:val="Bibliography"/>
      </w:pPr>
      <w:r w:rsidRPr="004C7025">
        <w:t xml:space="preserve">Pinsky, M.L., Worm, B., Fogarty, M.J., Sarmiento, J.L. &amp; Levin, S.A. (2013). Marine Taxa Track Local Climate Velocities. </w:t>
      </w:r>
      <w:r w:rsidRPr="004C7025">
        <w:rPr>
          <w:i/>
          <w:iCs/>
        </w:rPr>
        <w:t>Science</w:t>
      </w:r>
      <w:r w:rsidRPr="004C7025">
        <w:t>, 341, 1239–1242.</w:t>
      </w:r>
    </w:p>
    <w:p w14:paraId="7A557CF7" w14:textId="77777777" w:rsidR="004C7025" w:rsidRPr="004C7025" w:rsidRDefault="004C7025" w:rsidP="004C7025">
      <w:pPr>
        <w:pStyle w:val="Bibliography"/>
      </w:pPr>
      <w:r w:rsidRPr="004C7025">
        <w:t xml:space="preserve">Pontavice, H. du, Gascuel, D., Reygondeau, G., Maureaud, A. &amp; Cheung, W.W.L. (2019). Climate change undermines the global functioning of marine food webs. </w:t>
      </w:r>
      <w:r w:rsidRPr="004C7025">
        <w:rPr>
          <w:i/>
          <w:iCs/>
        </w:rPr>
        <w:t>Global Change Biology</w:t>
      </w:r>
      <w:r w:rsidRPr="004C7025">
        <w:t>.</w:t>
      </w:r>
    </w:p>
    <w:p w14:paraId="3CA80EA9" w14:textId="77777777" w:rsidR="004C7025" w:rsidRPr="004C7025" w:rsidRDefault="004C7025" w:rsidP="004C7025">
      <w:pPr>
        <w:pStyle w:val="Bibliography"/>
      </w:pPr>
      <w:r w:rsidRPr="004C7025">
        <w:lastRenderedPageBreak/>
        <w:t xml:space="preserve">R Core Team. (2018). </w:t>
      </w:r>
      <w:r w:rsidRPr="004C7025">
        <w:rPr>
          <w:i/>
          <w:iCs/>
        </w:rPr>
        <w:t>R: A Language and Environment for Statistical Computing. R Foundation for Statistical Computing</w:t>
      </w:r>
      <w:r w:rsidRPr="004C7025">
        <w:t>. Vienna, Austria.</w:t>
      </w:r>
    </w:p>
    <w:p w14:paraId="164737D9" w14:textId="77777777" w:rsidR="004C7025" w:rsidRPr="004C7025" w:rsidRDefault="004C7025" w:rsidP="004C7025">
      <w:pPr>
        <w:pStyle w:val="Bibliography"/>
      </w:pPr>
      <w:r w:rsidRPr="004C7025">
        <w:t xml:space="preserve">Rall, B.C., Brose, U., Hartvig, M., Kalinkat, G., Schwarzmuller, F., Vucic-Pestic, O., </w:t>
      </w:r>
      <w:r w:rsidRPr="004C7025">
        <w:rPr>
          <w:i/>
          <w:iCs/>
        </w:rPr>
        <w:t>et al.</w:t>
      </w:r>
      <w:r w:rsidRPr="004C7025">
        <w:t xml:space="preserve"> (2012). Universal temperature and body-mass scaling of feeding rates. </w:t>
      </w:r>
      <w:r w:rsidRPr="004C7025">
        <w:rPr>
          <w:i/>
          <w:iCs/>
        </w:rPr>
        <w:t>Philosophical Transactions of the Royal Society of London, Series B: Biological Sciences</w:t>
      </w:r>
      <w:r w:rsidRPr="004C7025">
        <w:t>, 367, 2923–2934.</w:t>
      </w:r>
    </w:p>
    <w:p w14:paraId="45363A20" w14:textId="77777777" w:rsidR="004C7025" w:rsidRPr="004C7025" w:rsidRDefault="004C7025" w:rsidP="004C7025">
      <w:pPr>
        <w:pStyle w:val="Bibliography"/>
      </w:pPr>
      <w:r w:rsidRPr="004C7025">
        <w:t xml:space="preserve">Reum, J.C.P., Blanchard, J.L., Holsman, K.K., Aydin, K. &amp; Punt, A.E. (2019). Species‐specific ontogenetic diet shifts attenuate trophic cascades and lengthen food chains in exploited ecosystems. </w:t>
      </w:r>
      <w:r w:rsidRPr="004C7025">
        <w:rPr>
          <w:i/>
          <w:iCs/>
        </w:rPr>
        <w:t>Oikos</w:t>
      </w:r>
      <w:r w:rsidRPr="004C7025">
        <w:t>, 128, 1051–1064.</w:t>
      </w:r>
    </w:p>
    <w:p w14:paraId="4C60C39A" w14:textId="77777777" w:rsidR="004C7025" w:rsidRPr="004C7025" w:rsidRDefault="004C7025" w:rsidP="004C7025">
      <w:pPr>
        <w:pStyle w:val="Bibliography"/>
      </w:pPr>
      <w:r w:rsidRPr="004C7025">
        <w:t xml:space="preserve">Righton, D.A., Andersen, K.Haste., Neat, F., Thorsteinsson, V., Steingrund, P., Svedäng, H., </w:t>
      </w:r>
      <w:r w:rsidRPr="004C7025">
        <w:rPr>
          <w:i/>
          <w:iCs/>
        </w:rPr>
        <w:t>et al.</w:t>
      </w:r>
      <w:r w:rsidRPr="004C7025">
        <w:t xml:space="preserve"> (2010). Thermal niche of Atlantic cod Gadus morhua: limits, tolerance and optima. </w:t>
      </w:r>
      <w:r w:rsidRPr="004C7025">
        <w:rPr>
          <w:i/>
          <w:iCs/>
        </w:rPr>
        <w:t>Marine Ecology Progress Series</w:t>
      </w:r>
      <w:r w:rsidRPr="004C7025">
        <w:t>, 420, 1–13.</w:t>
      </w:r>
    </w:p>
    <w:p w14:paraId="373CCCF4" w14:textId="77777777" w:rsidR="004C7025" w:rsidRPr="004C7025" w:rsidRDefault="004C7025" w:rsidP="004C7025">
      <w:pPr>
        <w:pStyle w:val="Bibliography"/>
      </w:pPr>
      <w:r w:rsidRPr="004C7025">
        <w:t xml:space="preserve">Savage, V.M., Gillooly, J.F., Brown, J.H., West, G.B. &amp; Charnov, E.L. (2004). Effects of body size and temperature on population growth. </w:t>
      </w:r>
      <w:r w:rsidRPr="004C7025">
        <w:rPr>
          <w:i/>
          <w:iCs/>
        </w:rPr>
        <w:t>The American Naturalist</w:t>
      </w:r>
      <w:r w:rsidRPr="004C7025">
        <w:t>, 163, 429–441.</w:t>
      </w:r>
    </w:p>
    <w:p w14:paraId="328F7699" w14:textId="77777777" w:rsidR="004C7025" w:rsidRPr="004C7025" w:rsidRDefault="004C7025" w:rsidP="004C7025">
      <w:pPr>
        <w:pStyle w:val="Bibliography"/>
      </w:pPr>
      <w:r w:rsidRPr="004C7025">
        <w:t xml:space="preserve">Scott, F., Blanchard, J. &amp; Andersen, K. (2019). </w:t>
      </w:r>
      <w:r w:rsidRPr="004C7025">
        <w:rPr>
          <w:i/>
          <w:iCs/>
        </w:rPr>
        <w:t>mizer: Multi-Species sIZE Spectrum Modelling in R</w:t>
      </w:r>
      <w:r w:rsidRPr="004C7025">
        <w:t>. R. .</w:t>
      </w:r>
    </w:p>
    <w:p w14:paraId="44C589C6" w14:textId="77777777" w:rsidR="004C7025" w:rsidRPr="004C7025" w:rsidRDefault="004C7025" w:rsidP="004C7025">
      <w:pPr>
        <w:pStyle w:val="Bibliography"/>
      </w:pPr>
      <w:r w:rsidRPr="004C7025">
        <w:t xml:space="preserve">Scott, F., Blanchard, J.L. &amp; Andersen, K.Haste. (2014). mizer: An R package for multispecies, trait-based and community size spectrum ecological modelling. </w:t>
      </w:r>
      <w:r w:rsidRPr="004C7025">
        <w:rPr>
          <w:i/>
          <w:iCs/>
        </w:rPr>
        <w:t>Methods in Ecology and Evolution</w:t>
      </w:r>
      <w:r w:rsidRPr="004C7025">
        <w:t>, 5, 1121–1125.</w:t>
      </w:r>
    </w:p>
    <w:p w14:paraId="694341A0" w14:textId="77777777" w:rsidR="004C7025" w:rsidRPr="004C7025" w:rsidRDefault="004C7025" w:rsidP="004C7025">
      <w:pPr>
        <w:pStyle w:val="Bibliography"/>
      </w:pPr>
      <w:r w:rsidRPr="004C7025">
        <w:t xml:space="preserve">Spence, M.A., Blanchard, J.L., Rossberg, A.G., Heath, M.R., Heymans, J.J., Mackinson, S., </w:t>
      </w:r>
      <w:r w:rsidRPr="004C7025">
        <w:rPr>
          <w:i/>
          <w:iCs/>
        </w:rPr>
        <w:t>et al.</w:t>
      </w:r>
      <w:r w:rsidRPr="004C7025">
        <w:t xml:space="preserve"> (2018). A general framework for combining ecosystem models. </w:t>
      </w:r>
      <w:r w:rsidRPr="004C7025">
        <w:rPr>
          <w:i/>
          <w:iCs/>
        </w:rPr>
        <w:t>Fish Fish</w:t>
      </w:r>
      <w:r w:rsidRPr="004C7025">
        <w:t>, 19, 1031–1042.</w:t>
      </w:r>
    </w:p>
    <w:p w14:paraId="54398904" w14:textId="77777777" w:rsidR="004C7025" w:rsidRPr="004C7025" w:rsidRDefault="004C7025" w:rsidP="004C7025">
      <w:pPr>
        <w:pStyle w:val="Bibliography"/>
      </w:pPr>
      <w:r w:rsidRPr="004C7025">
        <w:t xml:space="preserve">Svedäng, H. &amp; Hornborg, S. (2014). Selective fishing induces density-dependent growth. </w:t>
      </w:r>
      <w:r w:rsidRPr="004C7025">
        <w:rPr>
          <w:i/>
          <w:iCs/>
        </w:rPr>
        <w:t>Nature Communications</w:t>
      </w:r>
      <w:r w:rsidRPr="004C7025">
        <w:t>, 5, 4152.</w:t>
      </w:r>
    </w:p>
    <w:p w14:paraId="3E4A3BE4" w14:textId="77777777" w:rsidR="004C7025" w:rsidRPr="004C7025" w:rsidRDefault="004C7025" w:rsidP="004C7025">
      <w:pPr>
        <w:pStyle w:val="Bibliography"/>
      </w:pPr>
      <w:r w:rsidRPr="004C7025">
        <w:t xml:space="preserve">Thorson, J.T., Munch, S.B., Cope, J.M. &amp; Gao, J. (2017). Predicting life history parameters for all fishes worldwide. </w:t>
      </w:r>
      <w:r w:rsidRPr="004C7025">
        <w:rPr>
          <w:i/>
          <w:iCs/>
        </w:rPr>
        <w:t>Ecological Applications</w:t>
      </w:r>
      <w:r w:rsidRPr="004C7025">
        <w:t>, 27, 2262–2276.</w:t>
      </w:r>
    </w:p>
    <w:p w14:paraId="40E860B6" w14:textId="77777777" w:rsidR="004C7025" w:rsidRPr="004C7025" w:rsidRDefault="004C7025" w:rsidP="004C7025">
      <w:pPr>
        <w:pStyle w:val="Bibliography"/>
      </w:pPr>
      <w:r w:rsidRPr="004C7025">
        <w:t xml:space="preserve">Ursin, E. (1967). A Mathematical Model of Some Aspects of Fish Growth, Respiration, and Mortality. </w:t>
      </w:r>
      <w:r w:rsidRPr="004C7025">
        <w:rPr>
          <w:i/>
          <w:iCs/>
        </w:rPr>
        <w:t>Journal of the Fisheries Research Board of Canada</w:t>
      </w:r>
      <w:r w:rsidRPr="004C7025">
        <w:t>, 24, 2355–2453.</w:t>
      </w:r>
    </w:p>
    <w:p w14:paraId="2DD2F984" w14:textId="77777777" w:rsidR="004C7025" w:rsidRPr="004C7025" w:rsidRDefault="004C7025" w:rsidP="004C7025">
      <w:pPr>
        <w:pStyle w:val="Bibliography"/>
      </w:pPr>
      <w:r w:rsidRPr="004C7025">
        <w:t xml:space="preserve">Werner, E.E. &amp; Gilliam, J.F. (1984). The ontogenetic nice and species interactions in size-structured populations. </w:t>
      </w:r>
      <w:r w:rsidRPr="004C7025">
        <w:rPr>
          <w:i/>
          <w:iCs/>
        </w:rPr>
        <w:t>Annual Review of Ecology and Systematics</w:t>
      </w:r>
      <w:r w:rsidRPr="004C7025">
        <w:t>, 15, 393–425.</w:t>
      </w:r>
    </w:p>
    <w:p w14:paraId="11BAF6CD" w14:textId="77777777" w:rsidR="004C7025" w:rsidRPr="004C7025" w:rsidRDefault="004C7025" w:rsidP="004C7025">
      <w:pPr>
        <w:pStyle w:val="Bibliography"/>
      </w:pPr>
      <w:r w:rsidRPr="004C7025">
        <w:t xml:space="preserve">Woodworth-Jefcoats, P.A., Blanchard, J.L. &amp; Drazen, J.C. (2019). Relative Impacts of Simultaneous Stressors on a Pelagic Marine Ecosystem. </w:t>
      </w:r>
      <w:r w:rsidRPr="004C7025">
        <w:rPr>
          <w:i/>
          <w:iCs/>
        </w:rPr>
        <w:t>Frontiers in Marine Science</w:t>
      </w:r>
      <w:r w:rsidRPr="004C7025">
        <w:t>, 6.</w:t>
      </w:r>
    </w:p>
    <w:p w14:paraId="4C9AD2A4" w14:textId="77777777" w:rsidR="004C7025" w:rsidRPr="004C7025" w:rsidRDefault="004C7025" w:rsidP="004C7025">
      <w:pPr>
        <w:pStyle w:val="Bibliography"/>
      </w:pPr>
      <w:r w:rsidRPr="004C7025">
        <w:t xml:space="preserve">Yvon‐Durocher, G., Montoya, J.M., Trimmer, M. &amp; Woodward, G. (2011). Warming alters the size spectrum and shifts the distribution of biomass in freshwater ecosystems. </w:t>
      </w:r>
      <w:r w:rsidRPr="004C7025">
        <w:rPr>
          <w:i/>
          <w:iCs/>
        </w:rPr>
        <w:t>Global Change Biology</w:t>
      </w:r>
      <w:r w:rsidRPr="004C7025">
        <w:t>, 17, 1681–1694.</w:t>
      </w:r>
    </w:p>
    <w:p w14:paraId="6A8FB1F2" w14:textId="77777777" w:rsidR="004C7025" w:rsidRPr="004C7025" w:rsidRDefault="004C7025" w:rsidP="004C7025">
      <w:pPr>
        <w:pStyle w:val="Bibliography"/>
      </w:pPr>
      <w:r w:rsidRPr="004C7025">
        <w:t xml:space="preserve">Zhang, C., Chen, Y. &amp; Ren, Y. (2015). Assessing uncertainty of a multispecies size-spectrum model resulting from process and observation errors. </w:t>
      </w:r>
      <w:r w:rsidRPr="004C7025">
        <w:rPr>
          <w:i/>
          <w:iCs/>
        </w:rPr>
        <w:t>ICES J Mar Sci</w:t>
      </w:r>
      <w:r w:rsidRPr="004C7025">
        <w:t>, 72, 2223–2233.</w:t>
      </w:r>
    </w:p>
    <w:p w14:paraId="6CD5CE7B" w14:textId="0655BF17"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3"/>
      <w:headerReference w:type="first" r:id="rId2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Default="00254800" w:rsidP="009E5D96">
      <w:pPr>
        <w:spacing w:line="480" w:lineRule="auto"/>
        <w:jc w:val="both"/>
      </w:pPr>
      <w:r>
        <w:rPr>
          <w:rStyle w:val="CommentReference"/>
        </w:rPr>
        <w:annotationRef/>
      </w:r>
      <w:r>
        <w:t xml:space="preserve">See if I can use something from this: </w:t>
      </w:r>
    </w:p>
    <w:p w14:paraId="3378BA68" w14:textId="77777777" w:rsidR="00254800" w:rsidRDefault="00254800" w:rsidP="009E5D96">
      <w:pPr>
        <w:spacing w:line="480" w:lineRule="auto"/>
        <w:jc w:val="both"/>
      </w:pPr>
    </w:p>
    <w:p w14:paraId="65566D5D" w14:textId="40BD2672" w:rsidR="00254800" w:rsidRDefault="0025480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254800" w:rsidRDefault="00254800">
      <w:pPr>
        <w:pStyle w:val="CommentText"/>
      </w:pPr>
    </w:p>
  </w:comment>
  <w:comment w:id="3" w:author="Max Lindmark" w:date="2019-12-20T15:56:00Z" w:initials="ML">
    <w:p w14:paraId="40578B87" w14:textId="60322079" w:rsidR="00254800" w:rsidRDefault="0025480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Max Lindmark" w:date="2019-11-08T18:27:00Z" w:initials="ML">
    <w:p w14:paraId="7CB394AA" w14:textId="77777777" w:rsidR="00254800" w:rsidRPr="00ED4883" w:rsidRDefault="00254800" w:rsidP="00362263">
      <w:r>
        <w:rPr>
          <w:rStyle w:val="CommentReference"/>
        </w:rPr>
        <w:annotationRef/>
      </w:r>
      <w:hyperlink r:id="rId1" w:history="1">
        <w:r w:rsidRPr="00A6196D">
          <w:rPr>
            <w:rStyle w:val="Hyperlink"/>
          </w:rPr>
          <w:t>https://www.smhi.se/en/research/research-departments/climate-research-rossby-centre2-552/rca4-nemo-a-high-resolution-regional-coupled-model-system-1.121105</w:t>
        </w:r>
      </w:hyperlink>
    </w:p>
    <w:p w14:paraId="105B38CB" w14:textId="77777777" w:rsidR="00254800" w:rsidRPr="00ED4883" w:rsidRDefault="00254800" w:rsidP="00362263"/>
    <w:p w14:paraId="169E811D" w14:textId="77777777" w:rsidR="00254800" w:rsidRPr="00FB3FD9" w:rsidRDefault="00333486" w:rsidP="00362263">
      <w:pPr>
        <w:rPr>
          <w:rFonts w:ascii="Times New Roman" w:hAnsi="Times New Roman"/>
        </w:rPr>
      </w:pPr>
      <w:hyperlink r:id="rId2" w:anchor="scenario=rcp85,season=year,param=temperature" w:history="1">
        <w:r w:rsidR="00254800" w:rsidRPr="00FB3FD9">
          <w:rPr>
            <w:rStyle w:val="Hyperlink"/>
          </w:rPr>
          <w:t>https://www.smhi.se/klimat/framtidens-klimat/klimatscenarier-for-hav#scenario=rcp85,season=year,param=temperature</w:t>
        </w:r>
      </w:hyperlink>
    </w:p>
  </w:comment>
  <w:comment w:id="6" w:author="Asta Audzijonyte" w:date="2019-11-29T14:03:00Z" w:initials="AA">
    <w:p w14:paraId="2B661251" w14:textId="27344A7E" w:rsidR="00254800" w:rsidRDefault="00254800">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7"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8"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9"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333486">
      <w:pPr>
        <w:pStyle w:val="CommentText"/>
      </w:pPr>
      <w:hyperlink r:id="rId3"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12" w:author="Max Lindmark" w:date="2019-12-19T14:47:00Z" w:initials="ML">
    <w:p w14:paraId="5AF284AD" w14:textId="1A798AF5" w:rsidR="00254800" w:rsidRDefault="00254800">
      <w:pPr>
        <w:pStyle w:val="CommentText"/>
      </w:pPr>
      <w:r>
        <w:rPr>
          <w:rStyle w:val="CommentReference"/>
        </w:rPr>
        <w:annotationRef/>
      </w:r>
      <w:r>
        <w:t xml:space="preserve">Make sure I’m consistent here, and consistent with </w:t>
      </w:r>
      <w:proofErr w:type="spellStart"/>
      <w:r>
        <w:t>mizer</w:t>
      </w:r>
      <w:proofErr w:type="spellEnd"/>
    </w:p>
  </w:comment>
  <w:comment w:id="13"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14"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5"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6"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7" w:author="Max Lindmark" w:date="2020-01-02T11:59:00Z" w:initials="ML">
    <w:p w14:paraId="70D89C7F" w14:textId="77777777" w:rsidR="00120DD1" w:rsidRDefault="0088451B">
      <w:pPr>
        <w:pStyle w:val="CommentText"/>
      </w:pPr>
      <w:r>
        <w:rPr>
          <w:rStyle w:val="CommentReference"/>
        </w:rPr>
        <w:annotationRef/>
      </w:r>
      <w:r>
        <w:t xml:space="preserve">This is something we could consider actually, i.e. scaling </w:t>
      </w:r>
      <m:oMath>
        <m:r>
          <w:rPr>
            <w:rFonts w:ascii="Cambria Math" w:hAnsi="Cambria Math"/>
            <w:sz w:val="22"/>
            <w:szCs w:val="22"/>
            <w:lang w:val="en-US"/>
          </w:rPr>
          <m:t xml:space="preserve">κ </m:t>
        </m:r>
        <m:r>
          <m:rPr>
            <m:sty m:val="p"/>
          </m:rPr>
          <w:rPr>
            <w:rFonts w:ascii="Cambria Math" w:hAnsi="Cambria Math"/>
          </w:rPr>
          <m:t xml:space="preserve">and </m:t>
        </m:r>
        <m:r>
          <w:rPr>
            <w:rFonts w:ascii="Cambria Math" w:hAnsi="Cambria Math"/>
            <w:sz w:val="22"/>
            <w:szCs w:val="22"/>
            <w:lang w:val="en-US"/>
          </w:rPr>
          <m:t>λ</m:t>
        </m:r>
        <m:r>
          <m:rPr>
            <m:sty m:val="p"/>
          </m:rPr>
          <w:rPr>
            <w:rFonts w:ascii="Cambria Math" w:hAnsi="Cambria Math"/>
          </w:rPr>
          <m:t xml:space="preserve">, </m:t>
        </m:r>
      </m:oMath>
      <w:r>
        <w:t>as described in the document I sent earlier. We could use the relationships in Barnes et al to do that</w:t>
      </w:r>
      <w:r w:rsidR="002A12FE">
        <w:t xml:space="preserve"> (although</w:t>
      </w:r>
      <w:r w:rsidR="001A74CB">
        <w:t xml:space="preserve"> the effect on </w:t>
      </w:r>
      <m:oMath>
        <m:r>
          <w:rPr>
            <w:rFonts w:ascii="Cambria Math" w:hAnsi="Cambria Math"/>
            <w:sz w:val="22"/>
            <w:szCs w:val="22"/>
            <w:lang w:val="en-US"/>
          </w:rPr>
          <m:t>λ</m:t>
        </m:r>
      </m:oMath>
      <w:r w:rsidR="002A12FE">
        <w:t xml:space="preserve"> </w:t>
      </w:r>
      <w:r w:rsidR="001A74CB">
        <w:t xml:space="preserve">is </w:t>
      </w:r>
      <w:r w:rsidR="002A12FE">
        <w:t>not significant</w:t>
      </w:r>
      <w:r w:rsidR="00826EB3">
        <w:t xml:space="preserve"> at the 0.05 level</w:t>
      </w:r>
      <w:r w:rsidR="001A74CB">
        <w:t>, there does seem to be a pattern there</w:t>
      </w:r>
      <w:r w:rsidR="002A12FE">
        <w:t>)</w:t>
      </w:r>
      <w:r w:rsidR="00983577">
        <w:t>. T</w:t>
      </w:r>
      <w:r w:rsidR="004D3853">
        <w:t>hen contrast the two approaches (the empirical or MTE-based approach)</w:t>
      </w:r>
      <w:r w:rsidR="00120DD1">
        <w:t>.</w:t>
      </w:r>
    </w:p>
    <w:p w14:paraId="1CD865A3" w14:textId="77777777" w:rsidR="00D0641A" w:rsidRDefault="00D0641A">
      <w:pPr>
        <w:pStyle w:val="CommentText"/>
      </w:pPr>
    </w:p>
    <w:p w14:paraId="3C135DD3" w14:textId="280DDC07" w:rsidR="00D0641A" w:rsidRDefault="00D0641A">
      <w:pPr>
        <w:pStyle w:val="CommentText"/>
      </w:pPr>
      <w:r>
        <w:t xml:space="preserve">We could evaluate both the relative effects on the metrics we look at and </w:t>
      </w:r>
      <w:r w:rsidR="00FF62B4">
        <w:t xml:space="preserve">the </w:t>
      </w:r>
      <w:r w:rsidR="003C0D14">
        <w:t xml:space="preserve">fit to data. </w:t>
      </w:r>
      <w:r w:rsidR="000D0734">
        <w:t xml:space="preserve">Currently however </w:t>
      </w:r>
      <w:r w:rsidR="00F3336A">
        <w:t xml:space="preserve">adding temperature dependence does not do much </w:t>
      </w:r>
      <w:r w:rsidR="00404566">
        <w:t>to improve fit with SSB (and maybe we shouldn’t expect that</w:t>
      </w:r>
      <w:r w:rsidR="00A02C6B">
        <w:t xml:space="preserve"> since other factors </w:t>
      </w:r>
      <w:r w:rsidR="004606A3">
        <w:t>are likely more important for SSB trends than resource regeneration rate and carrying capacity)</w:t>
      </w:r>
    </w:p>
  </w:comment>
  <w:comment w:id="18" w:author="Max Lindmark" w:date="2020-01-02T11:56:00Z" w:initials="ML">
    <w:p w14:paraId="7CBD2BF4" w14:textId="683D5312" w:rsidR="00391163" w:rsidRDefault="00391163">
      <w:pPr>
        <w:pStyle w:val="CommentText"/>
      </w:pPr>
      <w:r>
        <w:rPr>
          <w:rStyle w:val="CommentReference"/>
        </w:rPr>
        <w:annotationRef/>
      </w:r>
      <w:r>
        <w:t>I suppose this section could also go to the discussion</w:t>
      </w:r>
    </w:p>
  </w:comment>
  <w:comment w:id="19" w:author="Max Lindmark" w:date="2020-01-02T14:10:00Z" w:initials="ML">
    <w:p w14:paraId="34B74AED" w14:textId="6696CF48" w:rsidR="00BF4DDF" w:rsidRDefault="00BF4DDF">
      <w:pPr>
        <w:pStyle w:val="CommentText"/>
      </w:pPr>
      <w:r>
        <w:rPr>
          <w:rStyle w:val="CommentReference"/>
        </w:rPr>
        <w:annotationRef/>
      </w:r>
      <w:r>
        <w:rPr>
          <w:rStyle w:val="CommentReference"/>
        </w:rPr>
        <w:t xml:space="preserve">I will probably refit the data from Savage without this </w:t>
      </w:r>
      <w:r w:rsidR="00412075">
        <w:rPr>
          <w:rStyle w:val="CommentReference"/>
        </w:rPr>
        <w:t>group,</w:t>
      </w:r>
      <w:r>
        <w:rPr>
          <w:rStyle w:val="CommentReference"/>
        </w:rPr>
        <w:t xml:space="preserve"> but they are pooled in the Savage paper hence I mention them here to not forget this.</w:t>
      </w:r>
    </w:p>
  </w:comment>
  <w:comment w:id="21"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2"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20" w:author="Max Lindmark" w:date="2019-12-31T09:47:00Z" w:initials="ML">
    <w:p w14:paraId="40C97DBF" w14:textId="20AB91FC" w:rsidR="00254800" w:rsidRDefault="00254800">
      <w:pPr>
        <w:pStyle w:val="CommentText"/>
      </w:pPr>
      <w:r>
        <w:rPr>
          <w:rStyle w:val="CommentReference"/>
        </w:rPr>
        <w:annotationRef/>
      </w:r>
      <w:proofErr w:type="spellStart"/>
      <w:r>
        <w:t>Asta</w:t>
      </w:r>
      <w:proofErr w:type="spellEnd"/>
      <w:r>
        <w:t>, you said it was hard to follow this in the earlier version. I tried to rewrite it, let me know if it seems OK!</w:t>
      </w:r>
    </w:p>
  </w:comment>
  <w:comment w:id="23" w:author="Max Lindmark" w:date="2019-11-08T18:27:00Z" w:initials="ML">
    <w:p w14:paraId="7B8C04BB" w14:textId="77777777" w:rsidR="00254800" w:rsidRPr="00ED4883" w:rsidRDefault="00254800" w:rsidP="00ED3013">
      <w:r>
        <w:rPr>
          <w:rStyle w:val="CommentReference"/>
        </w:rPr>
        <w:annotationRef/>
      </w:r>
      <w:hyperlink r:id="rId4"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333486" w:rsidP="00ED3013">
      <w:pPr>
        <w:rPr>
          <w:rFonts w:ascii="Times New Roman" w:hAnsi="Times New Roman"/>
        </w:rPr>
      </w:pPr>
      <w:hyperlink r:id="rId5" w:anchor="scenario=rcp85,season=year,param=temperature" w:history="1">
        <w:r w:rsidR="00254800" w:rsidRPr="00FB3FD9">
          <w:rPr>
            <w:rStyle w:val="Hyperlink"/>
          </w:rPr>
          <w:t>https://www.smhi.se/klimat/framtidens-klimat/klimatscenarier-for-hav#scenario=rcp85,season=year,param=temperature</w:t>
        </w:r>
      </w:hyperlink>
    </w:p>
  </w:comment>
  <w:comment w:id="24"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25" w:author="Asta Audzijonyte" w:date="2019-11-29T14:21:00Z" w:initials="AA">
    <w:p w14:paraId="4CA612B1" w14:textId="3992DEA5" w:rsidR="00254800" w:rsidRDefault="00254800">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26"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7" w:author="Asta Audzijonyte" w:date="2019-11-29T15:20:00Z" w:initials="AA">
    <w:p w14:paraId="5E7C68CC" w14:textId="77777777" w:rsidR="00171DFA" w:rsidRDefault="00171DFA" w:rsidP="00171DFA">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28" w:author="Max Lindmark" w:date="2020-01-02T07:28:00Z" w:initials="ML">
    <w:p w14:paraId="65CD55BD" w14:textId="77777777" w:rsidR="00171DFA" w:rsidRDefault="00171DFA" w:rsidP="00171DFA">
      <w:pPr>
        <w:pStyle w:val="CommentText"/>
      </w:pPr>
      <w:r>
        <w:rPr>
          <w:rStyle w:val="CommentReference"/>
        </w:rPr>
        <w:annotationRef/>
      </w:r>
      <w:r>
        <w:t xml:space="preserve">Feeding levels do not change much at all. I think it’s just a matter of the model being relatively sensitive to metabolism and feeding parameters. </w:t>
      </w:r>
    </w:p>
    <w:p w14:paraId="115F28A0" w14:textId="77777777" w:rsidR="00171DFA" w:rsidRDefault="00171DFA" w:rsidP="00171DFA">
      <w:pPr>
        <w:pStyle w:val="CommentText"/>
      </w:pPr>
    </w:p>
    <w:p w14:paraId="0AA64A5C" w14:textId="77777777" w:rsidR="00171DFA" w:rsidRDefault="00171DFA" w:rsidP="00171DFA">
      <w:pPr>
        <w:pStyle w:val="CommentText"/>
      </w:pPr>
      <w:r>
        <w:t xml:space="preserve">I have verified this by increasing h relative to </w:t>
      </w:r>
      <w:proofErr w:type="spellStart"/>
      <w:r>
        <w:t>ks</w:t>
      </w:r>
      <w:proofErr w:type="spellEnd"/>
      <w:r>
        <w:t xml:space="preserve"> in a similar magnitude as the temperature-scaling in a non-temperature dependent model and the same result can be seen there (both growth and spectra)</w:t>
      </w:r>
    </w:p>
  </w:comment>
  <w:comment w:id="30" w:author="Max Lindmark" w:date="2019-12-30T17:22:00Z" w:initials="ML">
    <w:p w14:paraId="15CDDC93" w14:textId="77777777" w:rsidR="00546836" w:rsidRDefault="00546836" w:rsidP="00546836">
      <w:pPr>
        <w:pStyle w:val="CommentText"/>
      </w:pPr>
      <w:r>
        <w:rPr>
          <w:rStyle w:val="CommentReference"/>
        </w:rPr>
        <w:annotationRef/>
      </w:r>
      <w:r>
        <w:t>Different fishing values and warming on top of that?? Put in main analysis? Consider changing axis to get more variability</w:t>
      </w:r>
    </w:p>
  </w:comment>
  <w:comment w:id="31"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w:t>
      </w:r>
      <w:proofErr w:type="spellStart"/>
      <w:r>
        <w:t>ssb</w:t>
      </w:r>
      <w:proofErr w:type="spellEnd"/>
      <w:r>
        <w:t xml:space="preserve">?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77777777" w:rsidR="00254800" w:rsidRDefault="00254800" w:rsidP="00EC53E3">
      <w:pPr>
        <w:pStyle w:val="CommentText"/>
      </w:pPr>
      <w:r>
        <w:t xml:space="preserve">I anyway will need to change the axis to give the </w:t>
      </w:r>
      <w:proofErr w:type="gramStart"/>
      <w:r>
        <w:t>units..</w:t>
      </w:r>
      <w:proofErr w:type="gramEnd"/>
    </w:p>
  </w:comment>
  <w:comment w:id="32"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169E811D" w15:done="0"/>
  <w15:commentEx w15:paraId="2B661251" w15:done="0"/>
  <w15:commentEx w15:paraId="50E88BBB" w15:paraIdParent="2B661251" w15:done="0"/>
  <w15:commentEx w15:paraId="5570FE0E" w15:done="0"/>
  <w15:commentEx w15:paraId="5F337E5F" w15:paraIdParent="5570FE0E" w15:done="0"/>
  <w15:commentEx w15:paraId="3754A86B" w15:done="0"/>
  <w15:commentEx w15:paraId="2F2D0889" w15:done="0"/>
  <w15:commentEx w15:paraId="5AF284AD" w15:done="0"/>
  <w15:commentEx w15:paraId="61C953E3" w15:done="0"/>
  <w15:commentEx w15:paraId="6B0D31A2" w15:done="0"/>
  <w15:commentEx w15:paraId="10FEAC70" w15:paraIdParent="6B0D31A2" w15:done="0"/>
  <w15:commentEx w15:paraId="2DE81FCE" w15:done="0"/>
  <w15:commentEx w15:paraId="3C135DD3" w15:done="0"/>
  <w15:commentEx w15:paraId="7CBD2BF4" w15:done="0"/>
  <w15:commentEx w15:paraId="34B74AED"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5E7C68CC" w15:done="0"/>
  <w15:commentEx w15:paraId="0AA64A5C" w15:paraIdParent="5E7C68CC" w15:done="0"/>
  <w15:commentEx w15:paraId="15CDDC93" w15:done="0"/>
  <w15:commentEx w15:paraId="4A222C86"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169E811D" w16cid:durableId="21B751E2"/>
  <w16cid:commentId w16cid:paraId="2B661251" w16cid:durableId="218BA3B2"/>
  <w16cid:commentId w16cid:paraId="50E88BBB" w16cid:durableId="21B84F45"/>
  <w16cid:commentId w16cid:paraId="5570FE0E" w16cid:durableId="218BA3F7"/>
  <w16cid:commentId w16cid:paraId="5F337E5F" w16cid:durableId="21A5BC1B"/>
  <w16cid:commentId w16cid:paraId="3754A86B" w16cid:durableId="21B82794"/>
  <w16cid:commentId w16cid:paraId="2F2D0889" w16cid:durableId="216FE6B6"/>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3C135DD3" w16cid:durableId="21B859CD"/>
  <w16cid:commentId w16cid:paraId="7CBD2BF4" w16cid:durableId="21B858F2"/>
  <w16cid:commentId w16cid:paraId="34B74AED" w16cid:durableId="21B8787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5E7C68CC" w16cid:durableId="218BB5C7"/>
  <w16cid:commentId w16cid:paraId="0AA64A5C" w16cid:durableId="21B81A18"/>
  <w16cid:commentId w16cid:paraId="15CDDC93" w16cid:durableId="21B4B0BD"/>
  <w16cid:commentId w16cid:paraId="4A222C86" w16cid:durableId="21B5DC95"/>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AA0D9" w14:textId="77777777" w:rsidR="00333486" w:rsidRDefault="00333486" w:rsidP="00B65B3A">
      <w:r>
        <w:separator/>
      </w:r>
    </w:p>
    <w:p w14:paraId="74D94772" w14:textId="77777777" w:rsidR="00333486" w:rsidRDefault="00333486"/>
  </w:endnote>
  <w:endnote w:type="continuationSeparator" w:id="0">
    <w:p w14:paraId="0E7460C4" w14:textId="77777777" w:rsidR="00333486" w:rsidRDefault="00333486" w:rsidP="00B65B3A">
      <w:r>
        <w:continuationSeparator/>
      </w:r>
    </w:p>
    <w:p w14:paraId="21B0FD8C" w14:textId="77777777" w:rsidR="00333486" w:rsidRDefault="003334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00ADB" w14:textId="77777777" w:rsidR="00333486" w:rsidRDefault="00333486" w:rsidP="00B65B3A">
      <w:r>
        <w:separator/>
      </w:r>
    </w:p>
  </w:footnote>
  <w:footnote w:type="continuationSeparator" w:id="0">
    <w:p w14:paraId="759570F4" w14:textId="77777777" w:rsidR="00333486" w:rsidRDefault="0033348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0"/>
  </w:num>
  <w:num w:numId="4">
    <w:abstractNumId w:val="1"/>
  </w:num>
  <w:num w:numId="5">
    <w:abstractNumId w:val="3"/>
  </w:num>
  <w:num w:numId="6">
    <w:abstractNumId w:val="18"/>
  </w:num>
  <w:num w:numId="7">
    <w:abstractNumId w:val="16"/>
  </w:num>
  <w:num w:numId="8">
    <w:abstractNumId w:val="22"/>
  </w:num>
  <w:num w:numId="9">
    <w:abstractNumId w:val="2"/>
  </w:num>
  <w:num w:numId="10">
    <w:abstractNumId w:val="6"/>
  </w:num>
  <w:num w:numId="11">
    <w:abstractNumId w:val="17"/>
  </w:num>
  <w:num w:numId="12">
    <w:abstractNumId w:val="21"/>
  </w:num>
  <w:num w:numId="13">
    <w:abstractNumId w:val="14"/>
  </w:num>
  <w:num w:numId="14">
    <w:abstractNumId w:val="11"/>
  </w:num>
  <w:num w:numId="15">
    <w:abstractNumId w:val="8"/>
  </w:num>
  <w:num w:numId="16">
    <w:abstractNumId w:val="13"/>
  </w:num>
  <w:num w:numId="17">
    <w:abstractNumId w:val="9"/>
  </w:num>
  <w:num w:numId="18">
    <w:abstractNumId w:val="19"/>
  </w:num>
  <w:num w:numId="19">
    <w:abstractNumId w:val="5"/>
  </w:num>
  <w:num w:numId="20">
    <w:abstractNumId w:val="4"/>
  </w:num>
  <w:num w:numId="21">
    <w:abstractNumId w:val="7"/>
  </w:num>
  <w:num w:numId="22">
    <w:abstractNumId w:val="20"/>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4F0"/>
    <w:rsid w:val="00002EF2"/>
    <w:rsid w:val="00004671"/>
    <w:rsid w:val="00004674"/>
    <w:rsid w:val="00004857"/>
    <w:rsid w:val="00005A5E"/>
    <w:rsid w:val="000060C8"/>
    <w:rsid w:val="00007676"/>
    <w:rsid w:val="00007F16"/>
    <w:rsid w:val="00011540"/>
    <w:rsid w:val="0001254E"/>
    <w:rsid w:val="00012E9F"/>
    <w:rsid w:val="000132B3"/>
    <w:rsid w:val="000138C3"/>
    <w:rsid w:val="0001390A"/>
    <w:rsid w:val="0001424C"/>
    <w:rsid w:val="000161B4"/>
    <w:rsid w:val="0001645E"/>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3125C"/>
    <w:rsid w:val="00031744"/>
    <w:rsid w:val="00031861"/>
    <w:rsid w:val="00031B08"/>
    <w:rsid w:val="00031C53"/>
    <w:rsid w:val="000331D4"/>
    <w:rsid w:val="00033EC7"/>
    <w:rsid w:val="00035E60"/>
    <w:rsid w:val="000369EB"/>
    <w:rsid w:val="000373CA"/>
    <w:rsid w:val="00037D90"/>
    <w:rsid w:val="0004009E"/>
    <w:rsid w:val="00040904"/>
    <w:rsid w:val="00040B9A"/>
    <w:rsid w:val="00041EDA"/>
    <w:rsid w:val="00041FFB"/>
    <w:rsid w:val="00042E84"/>
    <w:rsid w:val="00043DEE"/>
    <w:rsid w:val="0004409B"/>
    <w:rsid w:val="00044519"/>
    <w:rsid w:val="00044745"/>
    <w:rsid w:val="00045CFD"/>
    <w:rsid w:val="00045D9D"/>
    <w:rsid w:val="000460D1"/>
    <w:rsid w:val="000466B2"/>
    <w:rsid w:val="00046D33"/>
    <w:rsid w:val="00046F36"/>
    <w:rsid w:val="00047EF2"/>
    <w:rsid w:val="00050044"/>
    <w:rsid w:val="00050496"/>
    <w:rsid w:val="000513E5"/>
    <w:rsid w:val="0005173A"/>
    <w:rsid w:val="000517FD"/>
    <w:rsid w:val="000523A5"/>
    <w:rsid w:val="000535B7"/>
    <w:rsid w:val="00053E8C"/>
    <w:rsid w:val="00053E90"/>
    <w:rsid w:val="000548A1"/>
    <w:rsid w:val="00054DBB"/>
    <w:rsid w:val="00056D99"/>
    <w:rsid w:val="00057344"/>
    <w:rsid w:val="000576B5"/>
    <w:rsid w:val="0005786D"/>
    <w:rsid w:val="00057ED1"/>
    <w:rsid w:val="0006053F"/>
    <w:rsid w:val="00060ACD"/>
    <w:rsid w:val="00060F2D"/>
    <w:rsid w:val="00060FBE"/>
    <w:rsid w:val="000610FD"/>
    <w:rsid w:val="00062AD5"/>
    <w:rsid w:val="00062C9E"/>
    <w:rsid w:val="00062D9E"/>
    <w:rsid w:val="00064033"/>
    <w:rsid w:val="00065B56"/>
    <w:rsid w:val="0006603E"/>
    <w:rsid w:val="0006630D"/>
    <w:rsid w:val="0006707E"/>
    <w:rsid w:val="00067C02"/>
    <w:rsid w:val="00067D10"/>
    <w:rsid w:val="000714CA"/>
    <w:rsid w:val="00071CB0"/>
    <w:rsid w:val="00074149"/>
    <w:rsid w:val="00074354"/>
    <w:rsid w:val="000760F9"/>
    <w:rsid w:val="00077569"/>
    <w:rsid w:val="000800A4"/>
    <w:rsid w:val="00080EAC"/>
    <w:rsid w:val="0008130D"/>
    <w:rsid w:val="000825E4"/>
    <w:rsid w:val="00082B51"/>
    <w:rsid w:val="00082E8E"/>
    <w:rsid w:val="00083430"/>
    <w:rsid w:val="0008469F"/>
    <w:rsid w:val="00085056"/>
    <w:rsid w:val="000851C4"/>
    <w:rsid w:val="00085208"/>
    <w:rsid w:val="00085DC7"/>
    <w:rsid w:val="00090162"/>
    <w:rsid w:val="000907BE"/>
    <w:rsid w:val="00092011"/>
    <w:rsid w:val="0009369F"/>
    <w:rsid w:val="000943FF"/>
    <w:rsid w:val="00095CE8"/>
    <w:rsid w:val="000979B8"/>
    <w:rsid w:val="000A02C4"/>
    <w:rsid w:val="000A0E95"/>
    <w:rsid w:val="000A0F0E"/>
    <w:rsid w:val="000A1234"/>
    <w:rsid w:val="000A17CD"/>
    <w:rsid w:val="000A1C5A"/>
    <w:rsid w:val="000A452F"/>
    <w:rsid w:val="000A47FF"/>
    <w:rsid w:val="000A518C"/>
    <w:rsid w:val="000A5292"/>
    <w:rsid w:val="000A54A7"/>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5283"/>
    <w:rsid w:val="000B5E8E"/>
    <w:rsid w:val="000B6344"/>
    <w:rsid w:val="000C0470"/>
    <w:rsid w:val="000C1EA9"/>
    <w:rsid w:val="000C2A69"/>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1174"/>
    <w:rsid w:val="000E2D79"/>
    <w:rsid w:val="000E2FF7"/>
    <w:rsid w:val="000E4DB0"/>
    <w:rsid w:val="000E5527"/>
    <w:rsid w:val="000E5DC7"/>
    <w:rsid w:val="000E619F"/>
    <w:rsid w:val="000E6C5E"/>
    <w:rsid w:val="000F01FE"/>
    <w:rsid w:val="000F052F"/>
    <w:rsid w:val="000F0D0B"/>
    <w:rsid w:val="000F3FB8"/>
    <w:rsid w:val="000F5E03"/>
    <w:rsid w:val="000F6239"/>
    <w:rsid w:val="000F6736"/>
    <w:rsid w:val="000F6EF0"/>
    <w:rsid w:val="000F7C4E"/>
    <w:rsid w:val="001011D4"/>
    <w:rsid w:val="0010253A"/>
    <w:rsid w:val="00102648"/>
    <w:rsid w:val="00103047"/>
    <w:rsid w:val="001034AF"/>
    <w:rsid w:val="0010377B"/>
    <w:rsid w:val="00103C41"/>
    <w:rsid w:val="001041C3"/>
    <w:rsid w:val="00104521"/>
    <w:rsid w:val="001052BE"/>
    <w:rsid w:val="001059BB"/>
    <w:rsid w:val="00105D79"/>
    <w:rsid w:val="00106082"/>
    <w:rsid w:val="001062DF"/>
    <w:rsid w:val="00106A25"/>
    <w:rsid w:val="00107430"/>
    <w:rsid w:val="00107621"/>
    <w:rsid w:val="00107E1E"/>
    <w:rsid w:val="0011012D"/>
    <w:rsid w:val="00111672"/>
    <w:rsid w:val="001124D2"/>
    <w:rsid w:val="0011310E"/>
    <w:rsid w:val="00113C9D"/>
    <w:rsid w:val="00114319"/>
    <w:rsid w:val="001162C0"/>
    <w:rsid w:val="001168B5"/>
    <w:rsid w:val="00117104"/>
    <w:rsid w:val="0011756B"/>
    <w:rsid w:val="00117CA2"/>
    <w:rsid w:val="00117DE5"/>
    <w:rsid w:val="00120149"/>
    <w:rsid w:val="001204E2"/>
    <w:rsid w:val="001206AD"/>
    <w:rsid w:val="00120DD1"/>
    <w:rsid w:val="001210CA"/>
    <w:rsid w:val="00121EB0"/>
    <w:rsid w:val="00122827"/>
    <w:rsid w:val="00122925"/>
    <w:rsid w:val="001231E4"/>
    <w:rsid w:val="00123473"/>
    <w:rsid w:val="00123DCF"/>
    <w:rsid w:val="00126321"/>
    <w:rsid w:val="001264D7"/>
    <w:rsid w:val="00127047"/>
    <w:rsid w:val="001273AB"/>
    <w:rsid w:val="0012783F"/>
    <w:rsid w:val="00127E69"/>
    <w:rsid w:val="00130A4C"/>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5ED4"/>
    <w:rsid w:val="00146ED4"/>
    <w:rsid w:val="00146FC9"/>
    <w:rsid w:val="001509C7"/>
    <w:rsid w:val="00150B2E"/>
    <w:rsid w:val="001512DF"/>
    <w:rsid w:val="00152970"/>
    <w:rsid w:val="00152A91"/>
    <w:rsid w:val="00152C1E"/>
    <w:rsid w:val="00153304"/>
    <w:rsid w:val="00153B94"/>
    <w:rsid w:val="00154F46"/>
    <w:rsid w:val="00156A43"/>
    <w:rsid w:val="00156E14"/>
    <w:rsid w:val="001601EF"/>
    <w:rsid w:val="0016357E"/>
    <w:rsid w:val="00163FD9"/>
    <w:rsid w:val="00170240"/>
    <w:rsid w:val="00170B56"/>
    <w:rsid w:val="00170E13"/>
    <w:rsid w:val="001715DB"/>
    <w:rsid w:val="00171DFA"/>
    <w:rsid w:val="0017567B"/>
    <w:rsid w:val="00175B10"/>
    <w:rsid w:val="001762CE"/>
    <w:rsid w:val="001773D1"/>
    <w:rsid w:val="001773F1"/>
    <w:rsid w:val="0018090A"/>
    <w:rsid w:val="00180948"/>
    <w:rsid w:val="001809C0"/>
    <w:rsid w:val="00181209"/>
    <w:rsid w:val="00182BA9"/>
    <w:rsid w:val="00182E4B"/>
    <w:rsid w:val="00183A5A"/>
    <w:rsid w:val="00183D7D"/>
    <w:rsid w:val="00184425"/>
    <w:rsid w:val="001846ED"/>
    <w:rsid w:val="00184DC3"/>
    <w:rsid w:val="00186C9C"/>
    <w:rsid w:val="001873C4"/>
    <w:rsid w:val="001903F9"/>
    <w:rsid w:val="001906CA"/>
    <w:rsid w:val="00190E51"/>
    <w:rsid w:val="0019179C"/>
    <w:rsid w:val="001920A5"/>
    <w:rsid w:val="00192A89"/>
    <w:rsid w:val="00193B6A"/>
    <w:rsid w:val="00193EE9"/>
    <w:rsid w:val="00193FA3"/>
    <w:rsid w:val="00195587"/>
    <w:rsid w:val="00196B58"/>
    <w:rsid w:val="00196E83"/>
    <w:rsid w:val="0019797F"/>
    <w:rsid w:val="001A0347"/>
    <w:rsid w:val="001A0540"/>
    <w:rsid w:val="001A12D8"/>
    <w:rsid w:val="001A16A9"/>
    <w:rsid w:val="001A1817"/>
    <w:rsid w:val="001A18A0"/>
    <w:rsid w:val="001A1F63"/>
    <w:rsid w:val="001A2FF6"/>
    <w:rsid w:val="001A36B6"/>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C72"/>
    <w:rsid w:val="001B2859"/>
    <w:rsid w:val="001B2BC7"/>
    <w:rsid w:val="001B331B"/>
    <w:rsid w:val="001B3620"/>
    <w:rsid w:val="001B403C"/>
    <w:rsid w:val="001B4193"/>
    <w:rsid w:val="001B43B5"/>
    <w:rsid w:val="001B47A9"/>
    <w:rsid w:val="001B4BD4"/>
    <w:rsid w:val="001B655E"/>
    <w:rsid w:val="001B7189"/>
    <w:rsid w:val="001C14B5"/>
    <w:rsid w:val="001C3335"/>
    <w:rsid w:val="001C3529"/>
    <w:rsid w:val="001C5872"/>
    <w:rsid w:val="001C6B31"/>
    <w:rsid w:val="001C6F6E"/>
    <w:rsid w:val="001D1AAE"/>
    <w:rsid w:val="001D1BFD"/>
    <w:rsid w:val="001D1CAA"/>
    <w:rsid w:val="001D26F6"/>
    <w:rsid w:val="001D33D2"/>
    <w:rsid w:val="001D37C0"/>
    <w:rsid w:val="001D3DE3"/>
    <w:rsid w:val="001D4BA0"/>
    <w:rsid w:val="001D4FDF"/>
    <w:rsid w:val="001D54E6"/>
    <w:rsid w:val="001D5FB0"/>
    <w:rsid w:val="001D6187"/>
    <w:rsid w:val="001D79F8"/>
    <w:rsid w:val="001E05C4"/>
    <w:rsid w:val="001E0A1D"/>
    <w:rsid w:val="001E0C17"/>
    <w:rsid w:val="001E2F3B"/>
    <w:rsid w:val="001E313A"/>
    <w:rsid w:val="001E3763"/>
    <w:rsid w:val="001E570C"/>
    <w:rsid w:val="001E5A04"/>
    <w:rsid w:val="001E5CC8"/>
    <w:rsid w:val="001E6329"/>
    <w:rsid w:val="001E73D2"/>
    <w:rsid w:val="001F0FEB"/>
    <w:rsid w:val="001F1530"/>
    <w:rsid w:val="001F1A5F"/>
    <w:rsid w:val="001F212C"/>
    <w:rsid w:val="001F225B"/>
    <w:rsid w:val="001F23CA"/>
    <w:rsid w:val="001F2AE5"/>
    <w:rsid w:val="001F2DD1"/>
    <w:rsid w:val="001F2E59"/>
    <w:rsid w:val="001F352D"/>
    <w:rsid w:val="001F3EE3"/>
    <w:rsid w:val="001F6EAC"/>
    <w:rsid w:val="001F7145"/>
    <w:rsid w:val="001F7CEE"/>
    <w:rsid w:val="002002BF"/>
    <w:rsid w:val="00201BB7"/>
    <w:rsid w:val="00203BF3"/>
    <w:rsid w:val="00203DCF"/>
    <w:rsid w:val="00204315"/>
    <w:rsid w:val="00204555"/>
    <w:rsid w:val="0020479A"/>
    <w:rsid w:val="002070AC"/>
    <w:rsid w:val="0020724F"/>
    <w:rsid w:val="00207C29"/>
    <w:rsid w:val="00207E21"/>
    <w:rsid w:val="00207E9C"/>
    <w:rsid w:val="0021094A"/>
    <w:rsid w:val="00211A3E"/>
    <w:rsid w:val="002127BA"/>
    <w:rsid w:val="002138E6"/>
    <w:rsid w:val="00214139"/>
    <w:rsid w:val="002141BA"/>
    <w:rsid w:val="00214AA8"/>
    <w:rsid w:val="00215EAE"/>
    <w:rsid w:val="00215EDF"/>
    <w:rsid w:val="002169D8"/>
    <w:rsid w:val="0021710A"/>
    <w:rsid w:val="002171D6"/>
    <w:rsid w:val="00217DC7"/>
    <w:rsid w:val="00217F25"/>
    <w:rsid w:val="0022023E"/>
    <w:rsid w:val="0022058E"/>
    <w:rsid w:val="002208E5"/>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A0F"/>
    <w:rsid w:val="0023473E"/>
    <w:rsid w:val="00234A68"/>
    <w:rsid w:val="002351DC"/>
    <w:rsid w:val="00235703"/>
    <w:rsid w:val="00235D99"/>
    <w:rsid w:val="00236611"/>
    <w:rsid w:val="00237E7E"/>
    <w:rsid w:val="0024051B"/>
    <w:rsid w:val="00240FA2"/>
    <w:rsid w:val="00240FA8"/>
    <w:rsid w:val="00241BFE"/>
    <w:rsid w:val="00242DED"/>
    <w:rsid w:val="00244EF2"/>
    <w:rsid w:val="00245369"/>
    <w:rsid w:val="00245625"/>
    <w:rsid w:val="002464E4"/>
    <w:rsid w:val="002472F4"/>
    <w:rsid w:val="00251F00"/>
    <w:rsid w:val="0025227A"/>
    <w:rsid w:val="00252B96"/>
    <w:rsid w:val="00253389"/>
    <w:rsid w:val="00253FDD"/>
    <w:rsid w:val="00254101"/>
    <w:rsid w:val="00254800"/>
    <w:rsid w:val="00254AF8"/>
    <w:rsid w:val="00255211"/>
    <w:rsid w:val="0025583E"/>
    <w:rsid w:val="00255EB0"/>
    <w:rsid w:val="00256D60"/>
    <w:rsid w:val="00256DC7"/>
    <w:rsid w:val="00256F1B"/>
    <w:rsid w:val="00257492"/>
    <w:rsid w:val="00257A9B"/>
    <w:rsid w:val="002605BD"/>
    <w:rsid w:val="00260936"/>
    <w:rsid w:val="00261D45"/>
    <w:rsid w:val="00264E8E"/>
    <w:rsid w:val="0026574F"/>
    <w:rsid w:val="00265D48"/>
    <w:rsid w:val="00265FDB"/>
    <w:rsid w:val="00266542"/>
    <w:rsid w:val="00266BE1"/>
    <w:rsid w:val="00266D17"/>
    <w:rsid w:val="00267C48"/>
    <w:rsid w:val="002708FD"/>
    <w:rsid w:val="0027146D"/>
    <w:rsid w:val="00271709"/>
    <w:rsid w:val="002719A0"/>
    <w:rsid w:val="00272830"/>
    <w:rsid w:val="00273A96"/>
    <w:rsid w:val="00273DA3"/>
    <w:rsid w:val="00273F3D"/>
    <w:rsid w:val="002745CB"/>
    <w:rsid w:val="002748E8"/>
    <w:rsid w:val="00274A16"/>
    <w:rsid w:val="00274D78"/>
    <w:rsid w:val="0027544A"/>
    <w:rsid w:val="00275904"/>
    <w:rsid w:val="002763A8"/>
    <w:rsid w:val="00277AD8"/>
    <w:rsid w:val="00277AE9"/>
    <w:rsid w:val="002804B4"/>
    <w:rsid w:val="002804BC"/>
    <w:rsid w:val="00280819"/>
    <w:rsid w:val="002810F1"/>
    <w:rsid w:val="0028179E"/>
    <w:rsid w:val="002817AF"/>
    <w:rsid w:val="00282315"/>
    <w:rsid w:val="00283612"/>
    <w:rsid w:val="00284E93"/>
    <w:rsid w:val="00285017"/>
    <w:rsid w:val="00285407"/>
    <w:rsid w:val="0028608E"/>
    <w:rsid w:val="002861C6"/>
    <w:rsid w:val="00286EEC"/>
    <w:rsid w:val="002873EA"/>
    <w:rsid w:val="00292B8E"/>
    <w:rsid w:val="00293030"/>
    <w:rsid w:val="002939D9"/>
    <w:rsid w:val="00293C6E"/>
    <w:rsid w:val="00294610"/>
    <w:rsid w:val="002946E7"/>
    <w:rsid w:val="002947F2"/>
    <w:rsid w:val="00294CCA"/>
    <w:rsid w:val="00295178"/>
    <w:rsid w:val="002956BC"/>
    <w:rsid w:val="00296627"/>
    <w:rsid w:val="0029668E"/>
    <w:rsid w:val="002A12FE"/>
    <w:rsid w:val="002A2677"/>
    <w:rsid w:val="002A267D"/>
    <w:rsid w:val="002A37CE"/>
    <w:rsid w:val="002A4034"/>
    <w:rsid w:val="002A4993"/>
    <w:rsid w:val="002A6C6D"/>
    <w:rsid w:val="002A6E16"/>
    <w:rsid w:val="002A77A7"/>
    <w:rsid w:val="002B0B3C"/>
    <w:rsid w:val="002B0ED2"/>
    <w:rsid w:val="002B123B"/>
    <w:rsid w:val="002B1E95"/>
    <w:rsid w:val="002B3BB4"/>
    <w:rsid w:val="002B3C56"/>
    <w:rsid w:val="002B3DE0"/>
    <w:rsid w:val="002B5071"/>
    <w:rsid w:val="002B6538"/>
    <w:rsid w:val="002B7BDF"/>
    <w:rsid w:val="002B7CFB"/>
    <w:rsid w:val="002C1624"/>
    <w:rsid w:val="002C2B77"/>
    <w:rsid w:val="002C3745"/>
    <w:rsid w:val="002C4B2B"/>
    <w:rsid w:val="002C4E91"/>
    <w:rsid w:val="002C53EC"/>
    <w:rsid w:val="002C5641"/>
    <w:rsid w:val="002C5B76"/>
    <w:rsid w:val="002C62BA"/>
    <w:rsid w:val="002C6995"/>
    <w:rsid w:val="002C797D"/>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14C5"/>
    <w:rsid w:val="002E1DC1"/>
    <w:rsid w:val="002E1F96"/>
    <w:rsid w:val="002E2303"/>
    <w:rsid w:val="002E3AF9"/>
    <w:rsid w:val="002E4BB4"/>
    <w:rsid w:val="002E4E80"/>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FC6"/>
    <w:rsid w:val="002F6FB0"/>
    <w:rsid w:val="002F75CE"/>
    <w:rsid w:val="002F7C4C"/>
    <w:rsid w:val="0030010C"/>
    <w:rsid w:val="00300364"/>
    <w:rsid w:val="00300437"/>
    <w:rsid w:val="0030116A"/>
    <w:rsid w:val="00301973"/>
    <w:rsid w:val="00301C1C"/>
    <w:rsid w:val="003027FF"/>
    <w:rsid w:val="00302883"/>
    <w:rsid w:val="00302B56"/>
    <w:rsid w:val="00303DD5"/>
    <w:rsid w:val="00304F60"/>
    <w:rsid w:val="00305A15"/>
    <w:rsid w:val="003067F7"/>
    <w:rsid w:val="003074BC"/>
    <w:rsid w:val="003100EC"/>
    <w:rsid w:val="00310486"/>
    <w:rsid w:val="00310733"/>
    <w:rsid w:val="00311086"/>
    <w:rsid w:val="0031196D"/>
    <w:rsid w:val="003121C2"/>
    <w:rsid w:val="0031227D"/>
    <w:rsid w:val="0031239F"/>
    <w:rsid w:val="00312553"/>
    <w:rsid w:val="003146A9"/>
    <w:rsid w:val="003152C4"/>
    <w:rsid w:val="00316839"/>
    <w:rsid w:val="00316A97"/>
    <w:rsid w:val="003174A4"/>
    <w:rsid w:val="00317AF7"/>
    <w:rsid w:val="00317F11"/>
    <w:rsid w:val="003206BD"/>
    <w:rsid w:val="00320E8D"/>
    <w:rsid w:val="003213E6"/>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486"/>
    <w:rsid w:val="003336BD"/>
    <w:rsid w:val="00333EF5"/>
    <w:rsid w:val="00333FEE"/>
    <w:rsid w:val="00334638"/>
    <w:rsid w:val="00334AAD"/>
    <w:rsid w:val="00334FBA"/>
    <w:rsid w:val="0033530B"/>
    <w:rsid w:val="00336383"/>
    <w:rsid w:val="00336454"/>
    <w:rsid w:val="00336842"/>
    <w:rsid w:val="00337A1B"/>
    <w:rsid w:val="00337E32"/>
    <w:rsid w:val="0034127E"/>
    <w:rsid w:val="00341633"/>
    <w:rsid w:val="003416AD"/>
    <w:rsid w:val="003417D8"/>
    <w:rsid w:val="003429C0"/>
    <w:rsid w:val="00342ADF"/>
    <w:rsid w:val="003430BA"/>
    <w:rsid w:val="003430C9"/>
    <w:rsid w:val="0034482B"/>
    <w:rsid w:val="00344CE9"/>
    <w:rsid w:val="003452A0"/>
    <w:rsid w:val="003452C5"/>
    <w:rsid w:val="0034538F"/>
    <w:rsid w:val="0034563F"/>
    <w:rsid w:val="003461AA"/>
    <w:rsid w:val="00346952"/>
    <w:rsid w:val="003471EC"/>
    <w:rsid w:val="00347256"/>
    <w:rsid w:val="00347D78"/>
    <w:rsid w:val="00350195"/>
    <w:rsid w:val="003515B8"/>
    <w:rsid w:val="00351651"/>
    <w:rsid w:val="00353DB7"/>
    <w:rsid w:val="00355603"/>
    <w:rsid w:val="00355A2A"/>
    <w:rsid w:val="00355E8C"/>
    <w:rsid w:val="0035652B"/>
    <w:rsid w:val="00356CBE"/>
    <w:rsid w:val="0035766C"/>
    <w:rsid w:val="003607CD"/>
    <w:rsid w:val="00360BDE"/>
    <w:rsid w:val="00360F30"/>
    <w:rsid w:val="00362263"/>
    <w:rsid w:val="0036280C"/>
    <w:rsid w:val="00363334"/>
    <w:rsid w:val="00363839"/>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53D5"/>
    <w:rsid w:val="00377740"/>
    <w:rsid w:val="00377CDF"/>
    <w:rsid w:val="003809D9"/>
    <w:rsid w:val="00380F16"/>
    <w:rsid w:val="00381649"/>
    <w:rsid w:val="0038273B"/>
    <w:rsid w:val="0038348A"/>
    <w:rsid w:val="0038396B"/>
    <w:rsid w:val="00383BE8"/>
    <w:rsid w:val="00384C8B"/>
    <w:rsid w:val="00385AB3"/>
    <w:rsid w:val="003864A8"/>
    <w:rsid w:val="00387323"/>
    <w:rsid w:val="00387CDE"/>
    <w:rsid w:val="00391163"/>
    <w:rsid w:val="00391714"/>
    <w:rsid w:val="0039175F"/>
    <w:rsid w:val="00392E8B"/>
    <w:rsid w:val="003933C4"/>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1C93"/>
    <w:rsid w:val="003B21BC"/>
    <w:rsid w:val="003B2C18"/>
    <w:rsid w:val="003B2F68"/>
    <w:rsid w:val="003B3E8A"/>
    <w:rsid w:val="003B4CC4"/>
    <w:rsid w:val="003B75E6"/>
    <w:rsid w:val="003C0984"/>
    <w:rsid w:val="003C0D14"/>
    <w:rsid w:val="003C2839"/>
    <w:rsid w:val="003C338F"/>
    <w:rsid w:val="003C3560"/>
    <w:rsid w:val="003C38C7"/>
    <w:rsid w:val="003C3B74"/>
    <w:rsid w:val="003C4624"/>
    <w:rsid w:val="003C64AD"/>
    <w:rsid w:val="003C72AF"/>
    <w:rsid w:val="003C75D8"/>
    <w:rsid w:val="003D0659"/>
    <w:rsid w:val="003D1829"/>
    <w:rsid w:val="003D23F4"/>
    <w:rsid w:val="003D2A41"/>
    <w:rsid w:val="003D2C23"/>
    <w:rsid w:val="003D2E4A"/>
    <w:rsid w:val="003D2E62"/>
    <w:rsid w:val="003D479E"/>
    <w:rsid w:val="003D5E5B"/>
    <w:rsid w:val="003D634A"/>
    <w:rsid w:val="003D6A7D"/>
    <w:rsid w:val="003D6BAD"/>
    <w:rsid w:val="003D6E5A"/>
    <w:rsid w:val="003D6FF4"/>
    <w:rsid w:val="003D76AC"/>
    <w:rsid w:val="003D7B6A"/>
    <w:rsid w:val="003E03EE"/>
    <w:rsid w:val="003E1290"/>
    <w:rsid w:val="003E12D8"/>
    <w:rsid w:val="003E16DD"/>
    <w:rsid w:val="003E19A8"/>
    <w:rsid w:val="003E1B33"/>
    <w:rsid w:val="003E2045"/>
    <w:rsid w:val="003E24B6"/>
    <w:rsid w:val="003E2B22"/>
    <w:rsid w:val="003E2BE7"/>
    <w:rsid w:val="003E4B85"/>
    <w:rsid w:val="003E5DF0"/>
    <w:rsid w:val="003E627B"/>
    <w:rsid w:val="003E762C"/>
    <w:rsid w:val="003E7A6F"/>
    <w:rsid w:val="003E7C97"/>
    <w:rsid w:val="003F03D8"/>
    <w:rsid w:val="003F071C"/>
    <w:rsid w:val="003F21EB"/>
    <w:rsid w:val="003F2282"/>
    <w:rsid w:val="003F2324"/>
    <w:rsid w:val="003F2D51"/>
    <w:rsid w:val="003F2DAA"/>
    <w:rsid w:val="003F3E99"/>
    <w:rsid w:val="003F4115"/>
    <w:rsid w:val="003F4557"/>
    <w:rsid w:val="003F4D49"/>
    <w:rsid w:val="003F6E30"/>
    <w:rsid w:val="003F745B"/>
    <w:rsid w:val="003F7862"/>
    <w:rsid w:val="003F7B6B"/>
    <w:rsid w:val="003F7D4A"/>
    <w:rsid w:val="004004A4"/>
    <w:rsid w:val="004005D6"/>
    <w:rsid w:val="004009B3"/>
    <w:rsid w:val="004010B8"/>
    <w:rsid w:val="004014C4"/>
    <w:rsid w:val="00401A33"/>
    <w:rsid w:val="00401F0B"/>
    <w:rsid w:val="004029FC"/>
    <w:rsid w:val="00403749"/>
    <w:rsid w:val="00403EEC"/>
    <w:rsid w:val="004042E6"/>
    <w:rsid w:val="00404566"/>
    <w:rsid w:val="004045DA"/>
    <w:rsid w:val="00404691"/>
    <w:rsid w:val="004047E9"/>
    <w:rsid w:val="00404BA5"/>
    <w:rsid w:val="00404F8C"/>
    <w:rsid w:val="00404FC4"/>
    <w:rsid w:val="00406EFA"/>
    <w:rsid w:val="004070DB"/>
    <w:rsid w:val="00407A56"/>
    <w:rsid w:val="00410C00"/>
    <w:rsid w:val="00410DE1"/>
    <w:rsid w:val="0041206E"/>
    <w:rsid w:val="00412075"/>
    <w:rsid w:val="0041211A"/>
    <w:rsid w:val="00413446"/>
    <w:rsid w:val="00414565"/>
    <w:rsid w:val="0041499B"/>
    <w:rsid w:val="00415908"/>
    <w:rsid w:val="00415BA8"/>
    <w:rsid w:val="004178D3"/>
    <w:rsid w:val="00417922"/>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31A6"/>
    <w:rsid w:val="004332BF"/>
    <w:rsid w:val="0043361A"/>
    <w:rsid w:val="00433C1E"/>
    <w:rsid w:val="004343E5"/>
    <w:rsid w:val="00435B8B"/>
    <w:rsid w:val="00435C98"/>
    <w:rsid w:val="00436BD5"/>
    <w:rsid w:val="0044090E"/>
    <w:rsid w:val="0044140F"/>
    <w:rsid w:val="00441D6F"/>
    <w:rsid w:val="00444CD6"/>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4F2E"/>
    <w:rsid w:val="004559F7"/>
    <w:rsid w:val="00456A2A"/>
    <w:rsid w:val="00456C67"/>
    <w:rsid w:val="00457E5E"/>
    <w:rsid w:val="004606A3"/>
    <w:rsid w:val="0046261E"/>
    <w:rsid w:val="00463513"/>
    <w:rsid w:val="004648EB"/>
    <w:rsid w:val="00465023"/>
    <w:rsid w:val="004650EB"/>
    <w:rsid w:val="004653D1"/>
    <w:rsid w:val="00467477"/>
    <w:rsid w:val="00467BCF"/>
    <w:rsid w:val="00467D20"/>
    <w:rsid w:val="00467E9D"/>
    <w:rsid w:val="00470CC5"/>
    <w:rsid w:val="00470FC3"/>
    <w:rsid w:val="00472A29"/>
    <w:rsid w:val="0047473D"/>
    <w:rsid w:val="00474B82"/>
    <w:rsid w:val="0047599C"/>
    <w:rsid w:val="00475AD4"/>
    <w:rsid w:val="00475B76"/>
    <w:rsid w:val="00475CDC"/>
    <w:rsid w:val="00477E92"/>
    <w:rsid w:val="00480961"/>
    <w:rsid w:val="00481D8A"/>
    <w:rsid w:val="004822DC"/>
    <w:rsid w:val="00482838"/>
    <w:rsid w:val="00482F12"/>
    <w:rsid w:val="00483373"/>
    <w:rsid w:val="00483AF3"/>
    <w:rsid w:val="00483D52"/>
    <w:rsid w:val="0048406B"/>
    <w:rsid w:val="0048505E"/>
    <w:rsid w:val="004850C3"/>
    <w:rsid w:val="004862D6"/>
    <w:rsid w:val="00486572"/>
    <w:rsid w:val="004868AD"/>
    <w:rsid w:val="00490D08"/>
    <w:rsid w:val="00490EDC"/>
    <w:rsid w:val="004919AB"/>
    <w:rsid w:val="00492934"/>
    <w:rsid w:val="0049321F"/>
    <w:rsid w:val="00493330"/>
    <w:rsid w:val="0049374F"/>
    <w:rsid w:val="00494158"/>
    <w:rsid w:val="00495F89"/>
    <w:rsid w:val="004962C8"/>
    <w:rsid w:val="004965A5"/>
    <w:rsid w:val="004A0D66"/>
    <w:rsid w:val="004A0D9E"/>
    <w:rsid w:val="004A178A"/>
    <w:rsid w:val="004A1E6B"/>
    <w:rsid w:val="004A24BB"/>
    <w:rsid w:val="004A3478"/>
    <w:rsid w:val="004A5EAD"/>
    <w:rsid w:val="004A6FEB"/>
    <w:rsid w:val="004B0967"/>
    <w:rsid w:val="004B0BF8"/>
    <w:rsid w:val="004B0C3B"/>
    <w:rsid w:val="004B1500"/>
    <w:rsid w:val="004B259F"/>
    <w:rsid w:val="004B2F6E"/>
    <w:rsid w:val="004B30A2"/>
    <w:rsid w:val="004B323D"/>
    <w:rsid w:val="004B3675"/>
    <w:rsid w:val="004B37B0"/>
    <w:rsid w:val="004B3A9E"/>
    <w:rsid w:val="004B5788"/>
    <w:rsid w:val="004B5BE9"/>
    <w:rsid w:val="004B5DF5"/>
    <w:rsid w:val="004B5F6B"/>
    <w:rsid w:val="004B6550"/>
    <w:rsid w:val="004B75CA"/>
    <w:rsid w:val="004B78C7"/>
    <w:rsid w:val="004B7A2A"/>
    <w:rsid w:val="004B7ED2"/>
    <w:rsid w:val="004C064C"/>
    <w:rsid w:val="004C1476"/>
    <w:rsid w:val="004C19C5"/>
    <w:rsid w:val="004C1C98"/>
    <w:rsid w:val="004C32CA"/>
    <w:rsid w:val="004C370D"/>
    <w:rsid w:val="004C4BD5"/>
    <w:rsid w:val="004C52AF"/>
    <w:rsid w:val="004C5E0B"/>
    <w:rsid w:val="004C6385"/>
    <w:rsid w:val="004C640D"/>
    <w:rsid w:val="004C643C"/>
    <w:rsid w:val="004C6CF0"/>
    <w:rsid w:val="004C7025"/>
    <w:rsid w:val="004C7189"/>
    <w:rsid w:val="004C76D2"/>
    <w:rsid w:val="004D1F0B"/>
    <w:rsid w:val="004D25DB"/>
    <w:rsid w:val="004D269A"/>
    <w:rsid w:val="004D28A8"/>
    <w:rsid w:val="004D30FB"/>
    <w:rsid w:val="004D3853"/>
    <w:rsid w:val="004D47C6"/>
    <w:rsid w:val="004D50EC"/>
    <w:rsid w:val="004D6C5E"/>
    <w:rsid w:val="004E1BDD"/>
    <w:rsid w:val="004E272A"/>
    <w:rsid w:val="004E57A9"/>
    <w:rsid w:val="004E63CA"/>
    <w:rsid w:val="004E6632"/>
    <w:rsid w:val="004E67D4"/>
    <w:rsid w:val="004E6914"/>
    <w:rsid w:val="004E6963"/>
    <w:rsid w:val="004E7E45"/>
    <w:rsid w:val="004F2162"/>
    <w:rsid w:val="004F2236"/>
    <w:rsid w:val="004F235F"/>
    <w:rsid w:val="004F276E"/>
    <w:rsid w:val="004F30EB"/>
    <w:rsid w:val="004F34DC"/>
    <w:rsid w:val="004F3549"/>
    <w:rsid w:val="004F3A94"/>
    <w:rsid w:val="004F589C"/>
    <w:rsid w:val="004F5B85"/>
    <w:rsid w:val="004F6012"/>
    <w:rsid w:val="004F602C"/>
    <w:rsid w:val="004F602D"/>
    <w:rsid w:val="004F670E"/>
    <w:rsid w:val="004F71AD"/>
    <w:rsid w:val="004F77DC"/>
    <w:rsid w:val="004F7A8F"/>
    <w:rsid w:val="00503FC4"/>
    <w:rsid w:val="00505108"/>
    <w:rsid w:val="00505276"/>
    <w:rsid w:val="00505FA3"/>
    <w:rsid w:val="00507AEB"/>
    <w:rsid w:val="005109B8"/>
    <w:rsid w:val="0051121D"/>
    <w:rsid w:val="00512308"/>
    <w:rsid w:val="00512829"/>
    <w:rsid w:val="00513C4D"/>
    <w:rsid w:val="005155E1"/>
    <w:rsid w:val="0051578E"/>
    <w:rsid w:val="00515EAC"/>
    <w:rsid w:val="0051682C"/>
    <w:rsid w:val="00516F9D"/>
    <w:rsid w:val="005170E1"/>
    <w:rsid w:val="0051764F"/>
    <w:rsid w:val="00517859"/>
    <w:rsid w:val="00520992"/>
    <w:rsid w:val="00520D62"/>
    <w:rsid w:val="00521C3B"/>
    <w:rsid w:val="005230A0"/>
    <w:rsid w:val="00523145"/>
    <w:rsid w:val="00523970"/>
    <w:rsid w:val="00524624"/>
    <w:rsid w:val="0052484B"/>
    <w:rsid w:val="005249B3"/>
    <w:rsid w:val="00524BB1"/>
    <w:rsid w:val="005252BB"/>
    <w:rsid w:val="00525BB3"/>
    <w:rsid w:val="005267B8"/>
    <w:rsid w:val="00527611"/>
    <w:rsid w:val="00527CF2"/>
    <w:rsid w:val="0053025F"/>
    <w:rsid w:val="00530717"/>
    <w:rsid w:val="005308F5"/>
    <w:rsid w:val="00530A7E"/>
    <w:rsid w:val="00532020"/>
    <w:rsid w:val="0053267A"/>
    <w:rsid w:val="0053282F"/>
    <w:rsid w:val="00534592"/>
    <w:rsid w:val="00537193"/>
    <w:rsid w:val="005408DE"/>
    <w:rsid w:val="005409B9"/>
    <w:rsid w:val="00540B53"/>
    <w:rsid w:val="005419FA"/>
    <w:rsid w:val="005422AF"/>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1F2"/>
    <w:rsid w:val="00552AFD"/>
    <w:rsid w:val="00553E13"/>
    <w:rsid w:val="00553F4C"/>
    <w:rsid w:val="00554A40"/>
    <w:rsid w:val="00554A79"/>
    <w:rsid w:val="00555634"/>
    <w:rsid w:val="00556F4D"/>
    <w:rsid w:val="00557AA8"/>
    <w:rsid w:val="005607F3"/>
    <w:rsid w:val="00560AC5"/>
    <w:rsid w:val="0056106B"/>
    <w:rsid w:val="005611A9"/>
    <w:rsid w:val="00561C81"/>
    <w:rsid w:val="00562B0B"/>
    <w:rsid w:val="005646A7"/>
    <w:rsid w:val="00564B99"/>
    <w:rsid w:val="005652E4"/>
    <w:rsid w:val="005655A4"/>
    <w:rsid w:val="00565B11"/>
    <w:rsid w:val="00566966"/>
    <w:rsid w:val="00566D54"/>
    <w:rsid w:val="00570815"/>
    <w:rsid w:val="00571078"/>
    <w:rsid w:val="00572567"/>
    <w:rsid w:val="00572C65"/>
    <w:rsid w:val="00572D87"/>
    <w:rsid w:val="0057344E"/>
    <w:rsid w:val="0057467C"/>
    <w:rsid w:val="00574BF5"/>
    <w:rsid w:val="00574C0B"/>
    <w:rsid w:val="00574CAE"/>
    <w:rsid w:val="0057551B"/>
    <w:rsid w:val="0057581C"/>
    <w:rsid w:val="00575F18"/>
    <w:rsid w:val="00576742"/>
    <w:rsid w:val="00576E11"/>
    <w:rsid w:val="00577D1D"/>
    <w:rsid w:val="005816D6"/>
    <w:rsid w:val="00581707"/>
    <w:rsid w:val="00581C57"/>
    <w:rsid w:val="005824E5"/>
    <w:rsid w:val="005829D5"/>
    <w:rsid w:val="0058375A"/>
    <w:rsid w:val="00583CB3"/>
    <w:rsid w:val="00585703"/>
    <w:rsid w:val="00586AC8"/>
    <w:rsid w:val="005873B9"/>
    <w:rsid w:val="00587A5C"/>
    <w:rsid w:val="00587FDA"/>
    <w:rsid w:val="0059011C"/>
    <w:rsid w:val="00590142"/>
    <w:rsid w:val="00591185"/>
    <w:rsid w:val="005914C8"/>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2FBD"/>
    <w:rsid w:val="005A3332"/>
    <w:rsid w:val="005A3D46"/>
    <w:rsid w:val="005A4B38"/>
    <w:rsid w:val="005A5090"/>
    <w:rsid w:val="005A58A9"/>
    <w:rsid w:val="005A727C"/>
    <w:rsid w:val="005A7A0E"/>
    <w:rsid w:val="005A7D7F"/>
    <w:rsid w:val="005B06FD"/>
    <w:rsid w:val="005B0832"/>
    <w:rsid w:val="005B0FD5"/>
    <w:rsid w:val="005B12D0"/>
    <w:rsid w:val="005B1EB0"/>
    <w:rsid w:val="005B1EE8"/>
    <w:rsid w:val="005B2713"/>
    <w:rsid w:val="005B3364"/>
    <w:rsid w:val="005B5620"/>
    <w:rsid w:val="005B5F2F"/>
    <w:rsid w:val="005B5FE9"/>
    <w:rsid w:val="005B6711"/>
    <w:rsid w:val="005B7E20"/>
    <w:rsid w:val="005C0448"/>
    <w:rsid w:val="005C0579"/>
    <w:rsid w:val="005C0D17"/>
    <w:rsid w:val="005C0DF5"/>
    <w:rsid w:val="005C0EBD"/>
    <w:rsid w:val="005C1D4E"/>
    <w:rsid w:val="005C2632"/>
    <w:rsid w:val="005C2BC2"/>
    <w:rsid w:val="005C3786"/>
    <w:rsid w:val="005C3D24"/>
    <w:rsid w:val="005C4A53"/>
    <w:rsid w:val="005C548B"/>
    <w:rsid w:val="005C574F"/>
    <w:rsid w:val="005C57BC"/>
    <w:rsid w:val="005C648F"/>
    <w:rsid w:val="005C64AD"/>
    <w:rsid w:val="005D04EC"/>
    <w:rsid w:val="005D062B"/>
    <w:rsid w:val="005D16E5"/>
    <w:rsid w:val="005D4254"/>
    <w:rsid w:val="005D4E02"/>
    <w:rsid w:val="005D4E70"/>
    <w:rsid w:val="005D5251"/>
    <w:rsid w:val="005D5755"/>
    <w:rsid w:val="005D648C"/>
    <w:rsid w:val="005D6E9B"/>
    <w:rsid w:val="005D7CAD"/>
    <w:rsid w:val="005E0262"/>
    <w:rsid w:val="005E0AB0"/>
    <w:rsid w:val="005E0E70"/>
    <w:rsid w:val="005E27C1"/>
    <w:rsid w:val="005E2A69"/>
    <w:rsid w:val="005E2E91"/>
    <w:rsid w:val="005E38F5"/>
    <w:rsid w:val="005E4085"/>
    <w:rsid w:val="005E4CB1"/>
    <w:rsid w:val="005E5904"/>
    <w:rsid w:val="005E5E0C"/>
    <w:rsid w:val="005F037F"/>
    <w:rsid w:val="005F165B"/>
    <w:rsid w:val="005F181D"/>
    <w:rsid w:val="005F19CA"/>
    <w:rsid w:val="005F1A93"/>
    <w:rsid w:val="005F2CE7"/>
    <w:rsid w:val="005F2FD1"/>
    <w:rsid w:val="005F3803"/>
    <w:rsid w:val="005F3F53"/>
    <w:rsid w:val="005F4098"/>
    <w:rsid w:val="005F5456"/>
    <w:rsid w:val="005F6AB4"/>
    <w:rsid w:val="005F735B"/>
    <w:rsid w:val="005F7791"/>
    <w:rsid w:val="00600ADB"/>
    <w:rsid w:val="006016A3"/>
    <w:rsid w:val="0060197D"/>
    <w:rsid w:val="00602771"/>
    <w:rsid w:val="00603CBB"/>
    <w:rsid w:val="00604453"/>
    <w:rsid w:val="006045E6"/>
    <w:rsid w:val="006049CB"/>
    <w:rsid w:val="00604ABE"/>
    <w:rsid w:val="00606126"/>
    <w:rsid w:val="0060679E"/>
    <w:rsid w:val="006071FE"/>
    <w:rsid w:val="00607C65"/>
    <w:rsid w:val="00610082"/>
    <w:rsid w:val="006114A3"/>
    <w:rsid w:val="0061290F"/>
    <w:rsid w:val="00612F1B"/>
    <w:rsid w:val="006141D8"/>
    <w:rsid w:val="00614390"/>
    <w:rsid w:val="00614BC1"/>
    <w:rsid w:val="00614E03"/>
    <w:rsid w:val="006151CD"/>
    <w:rsid w:val="006166E1"/>
    <w:rsid w:val="0061749A"/>
    <w:rsid w:val="0061778B"/>
    <w:rsid w:val="00620D80"/>
    <w:rsid w:val="00622B3C"/>
    <w:rsid w:val="006230C5"/>
    <w:rsid w:val="00623D12"/>
    <w:rsid w:val="00625C62"/>
    <w:rsid w:val="006261DB"/>
    <w:rsid w:val="00626A25"/>
    <w:rsid w:val="00627661"/>
    <w:rsid w:val="00630DAE"/>
    <w:rsid w:val="006318DB"/>
    <w:rsid w:val="006323DC"/>
    <w:rsid w:val="00633F86"/>
    <w:rsid w:val="00634226"/>
    <w:rsid w:val="00634624"/>
    <w:rsid w:val="006367BC"/>
    <w:rsid w:val="00636C7F"/>
    <w:rsid w:val="00636D01"/>
    <w:rsid w:val="00637350"/>
    <w:rsid w:val="0063748A"/>
    <w:rsid w:val="00637EA2"/>
    <w:rsid w:val="006422B3"/>
    <w:rsid w:val="0064303E"/>
    <w:rsid w:val="00644696"/>
    <w:rsid w:val="006452EF"/>
    <w:rsid w:val="00645408"/>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400C"/>
    <w:rsid w:val="00654B1E"/>
    <w:rsid w:val="00654C8E"/>
    <w:rsid w:val="00655B5B"/>
    <w:rsid w:val="006560BA"/>
    <w:rsid w:val="006569B7"/>
    <w:rsid w:val="006600E0"/>
    <w:rsid w:val="006609A6"/>
    <w:rsid w:val="00661BB2"/>
    <w:rsid w:val="00661E04"/>
    <w:rsid w:val="006621D2"/>
    <w:rsid w:val="0066251E"/>
    <w:rsid w:val="00662689"/>
    <w:rsid w:val="00662842"/>
    <w:rsid w:val="00662860"/>
    <w:rsid w:val="00663CFF"/>
    <w:rsid w:val="00664134"/>
    <w:rsid w:val="00664E61"/>
    <w:rsid w:val="00665694"/>
    <w:rsid w:val="006667CF"/>
    <w:rsid w:val="00666F3D"/>
    <w:rsid w:val="006700B4"/>
    <w:rsid w:val="00671B2E"/>
    <w:rsid w:val="00671DF3"/>
    <w:rsid w:val="00672D0A"/>
    <w:rsid w:val="00673296"/>
    <w:rsid w:val="00674436"/>
    <w:rsid w:val="00674B63"/>
    <w:rsid w:val="00674CBD"/>
    <w:rsid w:val="00674D7C"/>
    <w:rsid w:val="00674ECE"/>
    <w:rsid w:val="006753D1"/>
    <w:rsid w:val="006768E7"/>
    <w:rsid w:val="006771C6"/>
    <w:rsid w:val="006772A0"/>
    <w:rsid w:val="006772C1"/>
    <w:rsid w:val="006777DD"/>
    <w:rsid w:val="00677AF3"/>
    <w:rsid w:val="00680190"/>
    <w:rsid w:val="006801B6"/>
    <w:rsid w:val="006806CC"/>
    <w:rsid w:val="006816BB"/>
    <w:rsid w:val="006818FE"/>
    <w:rsid w:val="006829A5"/>
    <w:rsid w:val="006839D5"/>
    <w:rsid w:val="00684BEC"/>
    <w:rsid w:val="006862D4"/>
    <w:rsid w:val="00686F0B"/>
    <w:rsid w:val="00686F17"/>
    <w:rsid w:val="006907AE"/>
    <w:rsid w:val="00692520"/>
    <w:rsid w:val="006925BE"/>
    <w:rsid w:val="006940E2"/>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E3A"/>
    <w:rsid w:val="006B2701"/>
    <w:rsid w:val="006B27AF"/>
    <w:rsid w:val="006B3FE1"/>
    <w:rsid w:val="006B4684"/>
    <w:rsid w:val="006B4A02"/>
    <w:rsid w:val="006B51A2"/>
    <w:rsid w:val="006B5A4A"/>
    <w:rsid w:val="006B6186"/>
    <w:rsid w:val="006B6787"/>
    <w:rsid w:val="006B694D"/>
    <w:rsid w:val="006B69CE"/>
    <w:rsid w:val="006B77B9"/>
    <w:rsid w:val="006C07EC"/>
    <w:rsid w:val="006C11E5"/>
    <w:rsid w:val="006C1686"/>
    <w:rsid w:val="006C2317"/>
    <w:rsid w:val="006C24C1"/>
    <w:rsid w:val="006C2C83"/>
    <w:rsid w:val="006C34F3"/>
    <w:rsid w:val="006C4495"/>
    <w:rsid w:val="006C44B0"/>
    <w:rsid w:val="006C47D9"/>
    <w:rsid w:val="006C480A"/>
    <w:rsid w:val="006C5296"/>
    <w:rsid w:val="006C5E84"/>
    <w:rsid w:val="006C5FB5"/>
    <w:rsid w:val="006C671E"/>
    <w:rsid w:val="006C6895"/>
    <w:rsid w:val="006C6DC0"/>
    <w:rsid w:val="006C7BA1"/>
    <w:rsid w:val="006C7EEC"/>
    <w:rsid w:val="006C7EF6"/>
    <w:rsid w:val="006D090B"/>
    <w:rsid w:val="006D24DB"/>
    <w:rsid w:val="006D27D1"/>
    <w:rsid w:val="006D296E"/>
    <w:rsid w:val="006D2BD6"/>
    <w:rsid w:val="006D2FD0"/>
    <w:rsid w:val="006D303F"/>
    <w:rsid w:val="006D3FEF"/>
    <w:rsid w:val="006D41E6"/>
    <w:rsid w:val="006D5A07"/>
    <w:rsid w:val="006D60DE"/>
    <w:rsid w:val="006D75FF"/>
    <w:rsid w:val="006E235A"/>
    <w:rsid w:val="006E2F59"/>
    <w:rsid w:val="006E37FE"/>
    <w:rsid w:val="006E3E32"/>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05C"/>
    <w:rsid w:val="006F5897"/>
    <w:rsid w:val="006F58D4"/>
    <w:rsid w:val="006F64AE"/>
    <w:rsid w:val="006F66DE"/>
    <w:rsid w:val="006F73D7"/>
    <w:rsid w:val="006F7DF4"/>
    <w:rsid w:val="006F7F60"/>
    <w:rsid w:val="007002D7"/>
    <w:rsid w:val="0070037D"/>
    <w:rsid w:val="00700826"/>
    <w:rsid w:val="007011A3"/>
    <w:rsid w:val="0070130D"/>
    <w:rsid w:val="007014EB"/>
    <w:rsid w:val="00701CA1"/>
    <w:rsid w:val="007042EE"/>
    <w:rsid w:val="007057B9"/>
    <w:rsid w:val="007061CF"/>
    <w:rsid w:val="00707063"/>
    <w:rsid w:val="00707138"/>
    <w:rsid w:val="007072CD"/>
    <w:rsid w:val="00707ACA"/>
    <w:rsid w:val="007100DF"/>
    <w:rsid w:val="00710979"/>
    <w:rsid w:val="00711014"/>
    <w:rsid w:val="00711296"/>
    <w:rsid w:val="00711413"/>
    <w:rsid w:val="007117D1"/>
    <w:rsid w:val="00711E6E"/>
    <w:rsid w:val="007121F4"/>
    <w:rsid w:val="00712F02"/>
    <w:rsid w:val="00713E30"/>
    <w:rsid w:val="0071440C"/>
    <w:rsid w:val="00714622"/>
    <w:rsid w:val="007156CB"/>
    <w:rsid w:val="00715F46"/>
    <w:rsid w:val="007166A7"/>
    <w:rsid w:val="007173F4"/>
    <w:rsid w:val="00717CD2"/>
    <w:rsid w:val="00720920"/>
    <w:rsid w:val="00720FA8"/>
    <w:rsid w:val="007212EF"/>
    <w:rsid w:val="0072160F"/>
    <w:rsid w:val="00723066"/>
    <w:rsid w:val="00724DE2"/>
    <w:rsid w:val="00725FD7"/>
    <w:rsid w:val="00726289"/>
    <w:rsid w:val="007268EE"/>
    <w:rsid w:val="00726A7C"/>
    <w:rsid w:val="00726CD7"/>
    <w:rsid w:val="007304D5"/>
    <w:rsid w:val="0073068C"/>
    <w:rsid w:val="007318F4"/>
    <w:rsid w:val="007318FA"/>
    <w:rsid w:val="00731E92"/>
    <w:rsid w:val="00734D92"/>
    <w:rsid w:val="00736073"/>
    <w:rsid w:val="007378CF"/>
    <w:rsid w:val="00737C3D"/>
    <w:rsid w:val="00737CC3"/>
    <w:rsid w:val="00737F5B"/>
    <w:rsid w:val="007405D9"/>
    <w:rsid w:val="00740B27"/>
    <w:rsid w:val="0074131E"/>
    <w:rsid w:val="00742C07"/>
    <w:rsid w:val="007431EF"/>
    <w:rsid w:val="007433A5"/>
    <w:rsid w:val="00744075"/>
    <w:rsid w:val="00744408"/>
    <w:rsid w:val="0074562F"/>
    <w:rsid w:val="00745D1F"/>
    <w:rsid w:val="00746D1B"/>
    <w:rsid w:val="00747041"/>
    <w:rsid w:val="00747A1B"/>
    <w:rsid w:val="007514FF"/>
    <w:rsid w:val="00751B4F"/>
    <w:rsid w:val="00752BBB"/>
    <w:rsid w:val="00753159"/>
    <w:rsid w:val="0075366C"/>
    <w:rsid w:val="00753ECF"/>
    <w:rsid w:val="007548CB"/>
    <w:rsid w:val="00754E22"/>
    <w:rsid w:val="0075570F"/>
    <w:rsid w:val="00756356"/>
    <w:rsid w:val="007575D8"/>
    <w:rsid w:val="00760071"/>
    <w:rsid w:val="00760304"/>
    <w:rsid w:val="00761435"/>
    <w:rsid w:val="0076185F"/>
    <w:rsid w:val="007622D5"/>
    <w:rsid w:val="007629BE"/>
    <w:rsid w:val="00762CE6"/>
    <w:rsid w:val="00763461"/>
    <w:rsid w:val="00763981"/>
    <w:rsid w:val="00763B5F"/>
    <w:rsid w:val="00763DAA"/>
    <w:rsid w:val="00764D2B"/>
    <w:rsid w:val="00767A8B"/>
    <w:rsid w:val="0077021F"/>
    <w:rsid w:val="0077022F"/>
    <w:rsid w:val="0077040B"/>
    <w:rsid w:val="0077042F"/>
    <w:rsid w:val="007707AB"/>
    <w:rsid w:val="00771279"/>
    <w:rsid w:val="0077149D"/>
    <w:rsid w:val="00771F0A"/>
    <w:rsid w:val="007726BD"/>
    <w:rsid w:val="0077293C"/>
    <w:rsid w:val="00772F44"/>
    <w:rsid w:val="00773A8B"/>
    <w:rsid w:val="00773B7E"/>
    <w:rsid w:val="00774236"/>
    <w:rsid w:val="007761CF"/>
    <w:rsid w:val="0077712A"/>
    <w:rsid w:val="0077745B"/>
    <w:rsid w:val="0077783D"/>
    <w:rsid w:val="00777B2F"/>
    <w:rsid w:val="00780E97"/>
    <w:rsid w:val="00781822"/>
    <w:rsid w:val="00782276"/>
    <w:rsid w:val="00782442"/>
    <w:rsid w:val="00783CF4"/>
    <w:rsid w:val="007841C6"/>
    <w:rsid w:val="00784203"/>
    <w:rsid w:val="007842F9"/>
    <w:rsid w:val="00784BBB"/>
    <w:rsid w:val="007855C3"/>
    <w:rsid w:val="00785D12"/>
    <w:rsid w:val="00785D40"/>
    <w:rsid w:val="00787D1E"/>
    <w:rsid w:val="007904BE"/>
    <w:rsid w:val="00790B83"/>
    <w:rsid w:val="0079161C"/>
    <w:rsid w:val="00791BA0"/>
    <w:rsid w:val="00792936"/>
    <w:rsid w:val="0079297B"/>
    <w:rsid w:val="00792CB8"/>
    <w:rsid w:val="007936A5"/>
    <w:rsid w:val="007938C9"/>
    <w:rsid w:val="00793C82"/>
    <w:rsid w:val="00793E90"/>
    <w:rsid w:val="007946CA"/>
    <w:rsid w:val="00794DD1"/>
    <w:rsid w:val="00795481"/>
    <w:rsid w:val="00795752"/>
    <w:rsid w:val="00795B97"/>
    <w:rsid w:val="00796A90"/>
    <w:rsid w:val="00796EB5"/>
    <w:rsid w:val="0079711F"/>
    <w:rsid w:val="00797921"/>
    <w:rsid w:val="007979A6"/>
    <w:rsid w:val="007A0913"/>
    <w:rsid w:val="007A09EE"/>
    <w:rsid w:val="007A139C"/>
    <w:rsid w:val="007A1DC2"/>
    <w:rsid w:val="007A24A8"/>
    <w:rsid w:val="007A2AE9"/>
    <w:rsid w:val="007A33CD"/>
    <w:rsid w:val="007A3E1F"/>
    <w:rsid w:val="007A54F6"/>
    <w:rsid w:val="007A5CF1"/>
    <w:rsid w:val="007A682F"/>
    <w:rsid w:val="007B0479"/>
    <w:rsid w:val="007B14B8"/>
    <w:rsid w:val="007B156C"/>
    <w:rsid w:val="007B23F3"/>
    <w:rsid w:val="007B2408"/>
    <w:rsid w:val="007B24AD"/>
    <w:rsid w:val="007B2E57"/>
    <w:rsid w:val="007B2EF0"/>
    <w:rsid w:val="007B3101"/>
    <w:rsid w:val="007B3EA5"/>
    <w:rsid w:val="007B4834"/>
    <w:rsid w:val="007B5042"/>
    <w:rsid w:val="007B72AF"/>
    <w:rsid w:val="007C0DFA"/>
    <w:rsid w:val="007C12D4"/>
    <w:rsid w:val="007C19D4"/>
    <w:rsid w:val="007C28D5"/>
    <w:rsid w:val="007C2949"/>
    <w:rsid w:val="007C316A"/>
    <w:rsid w:val="007C3424"/>
    <w:rsid w:val="007C38B3"/>
    <w:rsid w:val="007C3A29"/>
    <w:rsid w:val="007C3ECC"/>
    <w:rsid w:val="007C583A"/>
    <w:rsid w:val="007C589F"/>
    <w:rsid w:val="007C6251"/>
    <w:rsid w:val="007C6696"/>
    <w:rsid w:val="007C7338"/>
    <w:rsid w:val="007C734C"/>
    <w:rsid w:val="007D1FB3"/>
    <w:rsid w:val="007D2255"/>
    <w:rsid w:val="007D2D71"/>
    <w:rsid w:val="007D4C7F"/>
    <w:rsid w:val="007D4D7A"/>
    <w:rsid w:val="007D5C85"/>
    <w:rsid w:val="007D5D0A"/>
    <w:rsid w:val="007D6C9C"/>
    <w:rsid w:val="007D7600"/>
    <w:rsid w:val="007D7D44"/>
    <w:rsid w:val="007E05D1"/>
    <w:rsid w:val="007E0AAB"/>
    <w:rsid w:val="007E1E3C"/>
    <w:rsid w:val="007E2020"/>
    <w:rsid w:val="007E226C"/>
    <w:rsid w:val="007E2CB8"/>
    <w:rsid w:val="007E3174"/>
    <w:rsid w:val="007E32D1"/>
    <w:rsid w:val="007E3F21"/>
    <w:rsid w:val="007E4639"/>
    <w:rsid w:val="007E47DA"/>
    <w:rsid w:val="007E4B03"/>
    <w:rsid w:val="007E4F16"/>
    <w:rsid w:val="007E5481"/>
    <w:rsid w:val="007E744B"/>
    <w:rsid w:val="007F0124"/>
    <w:rsid w:val="007F0242"/>
    <w:rsid w:val="007F123E"/>
    <w:rsid w:val="007F1521"/>
    <w:rsid w:val="007F2018"/>
    <w:rsid w:val="007F385E"/>
    <w:rsid w:val="007F3E50"/>
    <w:rsid w:val="007F3F68"/>
    <w:rsid w:val="007F4947"/>
    <w:rsid w:val="007F52FC"/>
    <w:rsid w:val="007F610A"/>
    <w:rsid w:val="007F6ABE"/>
    <w:rsid w:val="007F6F9B"/>
    <w:rsid w:val="007F6FE4"/>
    <w:rsid w:val="007F7E70"/>
    <w:rsid w:val="0080056F"/>
    <w:rsid w:val="00800DA1"/>
    <w:rsid w:val="00801C3B"/>
    <w:rsid w:val="008020E8"/>
    <w:rsid w:val="008023C8"/>
    <w:rsid w:val="00802D9F"/>
    <w:rsid w:val="0080347B"/>
    <w:rsid w:val="00803792"/>
    <w:rsid w:val="00803BBB"/>
    <w:rsid w:val="00803EE0"/>
    <w:rsid w:val="00803FD5"/>
    <w:rsid w:val="00804CBF"/>
    <w:rsid w:val="00804D04"/>
    <w:rsid w:val="0080506F"/>
    <w:rsid w:val="00805644"/>
    <w:rsid w:val="0080571F"/>
    <w:rsid w:val="0080677B"/>
    <w:rsid w:val="0080744F"/>
    <w:rsid w:val="00807A8E"/>
    <w:rsid w:val="00807F6D"/>
    <w:rsid w:val="0081075C"/>
    <w:rsid w:val="00810FE6"/>
    <w:rsid w:val="0081107D"/>
    <w:rsid w:val="0081347C"/>
    <w:rsid w:val="00813ECB"/>
    <w:rsid w:val="008143DC"/>
    <w:rsid w:val="00815E75"/>
    <w:rsid w:val="00816FAA"/>
    <w:rsid w:val="00817247"/>
    <w:rsid w:val="008178AD"/>
    <w:rsid w:val="00817939"/>
    <w:rsid w:val="008179B5"/>
    <w:rsid w:val="00817F71"/>
    <w:rsid w:val="008203ED"/>
    <w:rsid w:val="00820E1B"/>
    <w:rsid w:val="00820F99"/>
    <w:rsid w:val="00821B50"/>
    <w:rsid w:val="0082323E"/>
    <w:rsid w:val="0082406B"/>
    <w:rsid w:val="00824518"/>
    <w:rsid w:val="00826918"/>
    <w:rsid w:val="00826EB3"/>
    <w:rsid w:val="00827BCE"/>
    <w:rsid w:val="00827D62"/>
    <w:rsid w:val="008314DB"/>
    <w:rsid w:val="008329DD"/>
    <w:rsid w:val="00833F8E"/>
    <w:rsid w:val="008340A5"/>
    <w:rsid w:val="0083412E"/>
    <w:rsid w:val="0083443B"/>
    <w:rsid w:val="00834F5F"/>
    <w:rsid w:val="00835E55"/>
    <w:rsid w:val="008360D5"/>
    <w:rsid w:val="008368B5"/>
    <w:rsid w:val="00836D89"/>
    <w:rsid w:val="0083722E"/>
    <w:rsid w:val="00837AFF"/>
    <w:rsid w:val="008402F9"/>
    <w:rsid w:val="008411D5"/>
    <w:rsid w:val="00842019"/>
    <w:rsid w:val="0084216C"/>
    <w:rsid w:val="0084353D"/>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357"/>
    <w:rsid w:val="00852664"/>
    <w:rsid w:val="00852ADB"/>
    <w:rsid w:val="00853845"/>
    <w:rsid w:val="00854C0D"/>
    <w:rsid w:val="008571FC"/>
    <w:rsid w:val="008603E1"/>
    <w:rsid w:val="00860AED"/>
    <w:rsid w:val="0086102B"/>
    <w:rsid w:val="00861192"/>
    <w:rsid w:val="008611D6"/>
    <w:rsid w:val="00861C08"/>
    <w:rsid w:val="0086231B"/>
    <w:rsid w:val="00862510"/>
    <w:rsid w:val="008637E9"/>
    <w:rsid w:val="00863A3C"/>
    <w:rsid w:val="00863B56"/>
    <w:rsid w:val="0086463A"/>
    <w:rsid w:val="00864A48"/>
    <w:rsid w:val="00864EFB"/>
    <w:rsid w:val="00865523"/>
    <w:rsid w:val="00865781"/>
    <w:rsid w:val="00866075"/>
    <w:rsid w:val="00866255"/>
    <w:rsid w:val="00866431"/>
    <w:rsid w:val="00870DEB"/>
    <w:rsid w:val="00870E0D"/>
    <w:rsid w:val="00871072"/>
    <w:rsid w:val="00871396"/>
    <w:rsid w:val="00871411"/>
    <w:rsid w:val="008718E0"/>
    <w:rsid w:val="00872BAF"/>
    <w:rsid w:val="00872E04"/>
    <w:rsid w:val="00873969"/>
    <w:rsid w:val="00873D4C"/>
    <w:rsid w:val="00875994"/>
    <w:rsid w:val="00876BB5"/>
    <w:rsid w:val="00881486"/>
    <w:rsid w:val="008819C6"/>
    <w:rsid w:val="00881D76"/>
    <w:rsid w:val="00882079"/>
    <w:rsid w:val="00882D7A"/>
    <w:rsid w:val="0088451B"/>
    <w:rsid w:val="008848F5"/>
    <w:rsid w:val="00886162"/>
    <w:rsid w:val="00886290"/>
    <w:rsid w:val="0088678C"/>
    <w:rsid w:val="00887888"/>
    <w:rsid w:val="00887FD4"/>
    <w:rsid w:val="00890B5B"/>
    <w:rsid w:val="00891AB8"/>
    <w:rsid w:val="008928D0"/>
    <w:rsid w:val="00893797"/>
    <w:rsid w:val="008956B7"/>
    <w:rsid w:val="00896C0C"/>
    <w:rsid w:val="008973A8"/>
    <w:rsid w:val="00897735"/>
    <w:rsid w:val="008A100B"/>
    <w:rsid w:val="008A2508"/>
    <w:rsid w:val="008A38D5"/>
    <w:rsid w:val="008A41E5"/>
    <w:rsid w:val="008A44DA"/>
    <w:rsid w:val="008A4692"/>
    <w:rsid w:val="008A476D"/>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3F35"/>
    <w:rsid w:val="008C51AC"/>
    <w:rsid w:val="008C689C"/>
    <w:rsid w:val="008C6FEA"/>
    <w:rsid w:val="008C73F9"/>
    <w:rsid w:val="008C7FA3"/>
    <w:rsid w:val="008D125D"/>
    <w:rsid w:val="008D22E1"/>
    <w:rsid w:val="008D2CED"/>
    <w:rsid w:val="008D3889"/>
    <w:rsid w:val="008D423B"/>
    <w:rsid w:val="008D4A0C"/>
    <w:rsid w:val="008D4C9E"/>
    <w:rsid w:val="008D593A"/>
    <w:rsid w:val="008E1A13"/>
    <w:rsid w:val="008E21A0"/>
    <w:rsid w:val="008E231C"/>
    <w:rsid w:val="008E2407"/>
    <w:rsid w:val="008E2971"/>
    <w:rsid w:val="008E2B03"/>
    <w:rsid w:val="008E2C57"/>
    <w:rsid w:val="008E3BD3"/>
    <w:rsid w:val="008E4449"/>
    <w:rsid w:val="008E4AF2"/>
    <w:rsid w:val="008E56DB"/>
    <w:rsid w:val="008E5843"/>
    <w:rsid w:val="008E587E"/>
    <w:rsid w:val="008E592A"/>
    <w:rsid w:val="008E683F"/>
    <w:rsid w:val="008E69D4"/>
    <w:rsid w:val="008E7176"/>
    <w:rsid w:val="008E724E"/>
    <w:rsid w:val="008E78FF"/>
    <w:rsid w:val="008F064F"/>
    <w:rsid w:val="008F0CF1"/>
    <w:rsid w:val="008F0D46"/>
    <w:rsid w:val="008F156C"/>
    <w:rsid w:val="008F209B"/>
    <w:rsid w:val="008F24D9"/>
    <w:rsid w:val="008F487E"/>
    <w:rsid w:val="008F5A1A"/>
    <w:rsid w:val="008F6736"/>
    <w:rsid w:val="008F755A"/>
    <w:rsid w:val="008F7561"/>
    <w:rsid w:val="008F7887"/>
    <w:rsid w:val="00902E5A"/>
    <w:rsid w:val="00902F8C"/>
    <w:rsid w:val="00906014"/>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478A"/>
    <w:rsid w:val="00915180"/>
    <w:rsid w:val="00915247"/>
    <w:rsid w:val="009155B5"/>
    <w:rsid w:val="00916982"/>
    <w:rsid w:val="00916E9B"/>
    <w:rsid w:val="00917683"/>
    <w:rsid w:val="009200B6"/>
    <w:rsid w:val="00920F30"/>
    <w:rsid w:val="009212C0"/>
    <w:rsid w:val="00922A31"/>
    <w:rsid w:val="009233BD"/>
    <w:rsid w:val="009236C1"/>
    <w:rsid w:val="0092406B"/>
    <w:rsid w:val="00924300"/>
    <w:rsid w:val="00925DA1"/>
    <w:rsid w:val="00927343"/>
    <w:rsid w:val="00927ACA"/>
    <w:rsid w:val="00927B40"/>
    <w:rsid w:val="0093073A"/>
    <w:rsid w:val="00932851"/>
    <w:rsid w:val="009328B4"/>
    <w:rsid w:val="00932B6D"/>
    <w:rsid w:val="009337F0"/>
    <w:rsid w:val="0093575B"/>
    <w:rsid w:val="009363B7"/>
    <w:rsid w:val="00940647"/>
    <w:rsid w:val="00940BF0"/>
    <w:rsid w:val="00941189"/>
    <w:rsid w:val="0094206E"/>
    <w:rsid w:val="00942237"/>
    <w:rsid w:val="00942F67"/>
    <w:rsid w:val="00943FDB"/>
    <w:rsid w:val="00947007"/>
    <w:rsid w:val="00950BBE"/>
    <w:rsid w:val="00950E26"/>
    <w:rsid w:val="0095177E"/>
    <w:rsid w:val="00951C56"/>
    <w:rsid w:val="00951DF7"/>
    <w:rsid w:val="00952192"/>
    <w:rsid w:val="009522EC"/>
    <w:rsid w:val="009524E1"/>
    <w:rsid w:val="00953DE0"/>
    <w:rsid w:val="00954285"/>
    <w:rsid w:val="009543A7"/>
    <w:rsid w:val="00955897"/>
    <w:rsid w:val="009564A7"/>
    <w:rsid w:val="009565FA"/>
    <w:rsid w:val="009604BE"/>
    <w:rsid w:val="0096126C"/>
    <w:rsid w:val="00961C0B"/>
    <w:rsid w:val="0096296A"/>
    <w:rsid w:val="00962D72"/>
    <w:rsid w:val="009649BB"/>
    <w:rsid w:val="00965DC1"/>
    <w:rsid w:val="009662BC"/>
    <w:rsid w:val="00967358"/>
    <w:rsid w:val="0096775D"/>
    <w:rsid w:val="009678A7"/>
    <w:rsid w:val="009679B9"/>
    <w:rsid w:val="00967B0D"/>
    <w:rsid w:val="00970418"/>
    <w:rsid w:val="00971A73"/>
    <w:rsid w:val="00971B8B"/>
    <w:rsid w:val="00971D31"/>
    <w:rsid w:val="00972083"/>
    <w:rsid w:val="00972BB4"/>
    <w:rsid w:val="00974366"/>
    <w:rsid w:val="009756CE"/>
    <w:rsid w:val="00975708"/>
    <w:rsid w:val="009759A9"/>
    <w:rsid w:val="00975C54"/>
    <w:rsid w:val="009760C3"/>
    <w:rsid w:val="00976A8B"/>
    <w:rsid w:val="00976C02"/>
    <w:rsid w:val="0098006F"/>
    <w:rsid w:val="0098038F"/>
    <w:rsid w:val="00980C83"/>
    <w:rsid w:val="00981280"/>
    <w:rsid w:val="00981587"/>
    <w:rsid w:val="00981827"/>
    <w:rsid w:val="009818F7"/>
    <w:rsid w:val="00981D29"/>
    <w:rsid w:val="00981DD3"/>
    <w:rsid w:val="00981EBE"/>
    <w:rsid w:val="00983577"/>
    <w:rsid w:val="009840AC"/>
    <w:rsid w:val="009846D1"/>
    <w:rsid w:val="00984AF9"/>
    <w:rsid w:val="009854AE"/>
    <w:rsid w:val="009855EE"/>
    <w:rsid w:val="009859F4"/>
    <w:rsid w:val="00985E66"/>
    <w:rsid w:val="0098750B"/>
    <w:rsid w:val="00987985"/>
    <w:rsid w:val="00990140"/>
    <w:rsid w:val="00990DF0"/>
    <w:rsid w:val="00991345"/>
    <w:rsid w:val="009931B7"/>
    <w:rsid w:val="00994EE9"/>
    <w:rsid w:val="009955CD"/>
    <w:rsid w:val="009957CA"/>
    <w:rsid w:val="00995EA1"/>
    <w:rsid w:val="00996616"/>
    <w:rsid w:val="00997F8F"/>
    <w:rsid w:val="009A2305"/>
    <w:rsid w:val="009A29F2"/>
    <w:rsid w:val="009A2E51"/>
    <w:rsid w:val="009A3469"/>
    <w:rsid w:val="009A3AC7"/>
    <w:rsid w:val="009A436E"/>
    <w:rsid w:val="009A5ACC"/>
    <w:rsid w:val="009A64E2"/>
    <w:rsid w:val="009A73AA"/>
    <w:rsid w:val="009B0864"/>
    <w:rsid w:val="009B0EB0"/>
    <w:rsid w:val="009B1090"/>
    <w:rsid w:val="009B2AFA"/>
    <w:rsid w:val="009B37F4"/>
    <w:rsid w:val="009B3FAD"/>
    <w:rsid w:val="009B616C"/>
    <w:rsid w:val="009B62C3"/>
    <w:rsid w:val="009B6867"/>
    <w:rsid w:val="009C01C9"/>
    <w:rsid w:val="009C052B"/>
    <w:rsid w:val="009C0809"/>
    <w:rsid w:val="009C21CD"/>
    <w:rsid w:val="009C2A0F"/>
    <w:rsid w:val="009C2A8A"/>
    <w:rsid w:val="009C41D8"/>
    <w:rsid w:val="009C4887"/>
    <w:rsid w:val="009C50CE"/>
    <w:rsid w:val="009C553A"/>
    <w:rsid w:val="009C5950"/>
    <w:rsid w:val="009C5AF2"/>
    <w:rsid w:val="009C6A81"/>
    <w:rsid w:val="009C7611"/>
    <w:rsid w:val="009C76C7"/>
    <w:rsid w:val="009C7DD3"/>
    <w:rsid w:val="009D0724"/>
    <w:rsid w:val="009D0A4F"/>
    <w:rsid w:val="009D0F7C"/>
    <w:rsid w:val="009D192C"/>
    <w:rsid w:val="009D23A8"/>
    <w:rsid w:val="009D2B32"/>
    <w:rsid w:val="009D2C06"/>
    <w:rsid w:val="009D47FA"/>
    <w:rsid w:val="009D4E7C"/>
    <w:rsid w:val="009D5389"/>
    <w:rsid w:val="009D673B"/>
    <w:rsid w:val="009D6973"/>
    <w:rsid w:val="009D7260"/>
    <w:rsid w:val="009E04A7"/>
    <w:rsid w:val="009E0757"/>
    <w:rsid w:val="009E0DF8"/>
    <w:rsid w:val="009E0E3A"/>
    <w:rsid w:val="009E12F9"/>
    <w:rsid w:val="009E2CDB"/>
    <w:rsid w:val="009E3084"/>
    <w:rsid w:val="009E3ABB"/>
    <w:rsid w:val="009E42D7"/>
    <w:rsid w:val="009E45D3"/>
    <w:rsid w:val="009E5D8B"/>
    <w:rsid w:val="009E5D96"/>
    <w:rsid w:val="009E62F1"/>
    <w:rsid w:val="009E6692"/>
    <w:rsid w:val="009E75F4"/>
    <w:rsid w:val="009E797D"/>
    <w:rsid w:val="009F0A25"/>
    <w:rsid w:val="009F10B5"/>
    <w:rsid w:val="009F1C8C"/>
    <w:rsid w:val="009F38EE"/>
    <w:rsid w:val="009F3A00"/>
    <w:rsid w:val="009F53CF"/>
    <w:rsid w:val="009F5CA1"/>
    <w:rsid w:val="009F5E2B"/>
    <w:rsid w:val="009F6AC7"/>
    <w:rsid w:val="00A0009B"/>
    <w:rsid w:val="00A018FD"/>
    <w:rsid w:val="00A02463"/>
    <w:rsid w:val="00A02C6B"/>
    <w:rsid w:val="00A02EAF"/>
    <w:rsid w:val="00A0351C"/>
    <w:rsid w:val="00A0467B"/>
    <w:rsid w:val="00A060E9"/>
    <w:rsid w:val="00A0658A"/>
    <w:rsid w:val="00A0672C"/>
    <w:rsid w:val="00A06B02"/>
    <w:rsid w:val="00A07925"/>
    <w:rsid w:val="00A1057B"/>
    <w:rsid w:val="00A115FA"/>
    <w:rsid w:val="00A11D73"/>
    <w:rsid w:val="00A11E17"/>
    <w:rsid w:val="00A13E36"/>
    <w:rsid w:val="00A13F33"/>
    <w:rsid w:val="00A16106"/>
    <w:rsid w:val="00A167B0"/>
    <w:rsid w:val="00A2050B"/>
    <w:rsid w:val="00A20C13"/>
    <w:rsid w:val="00A22A18"/>
    <w:rsid w:val="00A22D5E"/>
    <w:rsid w:val="00A22E00"/>
    <w:rsid w:val="00A22E53"/>
    <w:rsid w:val="00A23675"/>
    <w:rsid w:val="00A236AE"/>
    <w:rsid w:val="00A24425"/>
    <w:rsid w:val="00A24B74"/>
    <w:rsid w:val="00A25EC3"/>
    <w:rsid w:val="00A26C54"/>
    <w:rsid w:val="00A273E5"/>
    <w:rsid w:val="00A27467"/>
    <w:rsid w:val="00A27BE8"/>
    <w:rsid w:val="00A30E00"/>
    <w:rsid w:val="00A31CC3"/>
    <w:rsid w:val="00A32B1F"/>
    <w:rsid w:val="00A32F32"/>
    <w:rsid w:val="00A3309E"/>
    <w:rsid w:val="00A34C62"/>
    <w:rsid w:val="00A34D3F"/>
    <w:rsid w:val="00A355F9"/>
    <w:rsid w:val="00A3628B"/>
    <w:rsid w:val="00A3638F"/>
    <w:rsid w:val="00A36A74"/>
    <w:rsid w:val="00A37036"/>
    <w:rsid w:val="00A37463"/>
    <w:rsid w:val="00A3769C"/>
    <w:rsid w:val="00A37951"/>
    <w:rsid w:val="00A37ACB"/>
    <w:rsid w:val="00A37E2E"/>
    <w:rsid w:val="00A4000C"/>
    <w:rsid w:val="00A400DE"/>
    <w:rsid w:val="00A406D5"/>
    <w:rsid w:val="00A408CC"/>
    <w:rsid w:val="00A408D7"/>
    <w:rsid w:val="00A40DBB"/>
    <w:rsid w:val="00A41548"/>
    <w:rsid w:val="00A416CE"/>
    <w:rsid w:val="00A424BE"/>
    <w:rsid w:val="00A431AD"/>
    <w:rsid w:val="00A4355E"/>
    <w:rsid w:val="00A439AC"/>
    <w:rsid w:val="00A43BFE"/>
    <w:rsid w:val="00A44C03"/>
    <w:rsid w:val="00A451DA"/>
    <w:rsid w:val="00A47A74"/>
    <w:rsid w:val="00A5167E"/>
    <w:rsid w:val="00A51889"/>
    <w:rsid w:val="00A51CB4"/>
    <w:rsid w:val="00A52979"/>
    <w:rsid w:val="00A53AC2"/>
    <w:rsid w:val="00A54279"/>
    <w:rsid w:val="00A54DA5"/>
    <w:rsid w:val="00A55575"/>
    <w:rsid w:val="00A55E0F"/>
    <w:rsid w:val="00A56CC2"/>
    <w:rsid w:val="00A5764A"/>
    <w:rsid w:val="00A577B8"/>
    <w:rsid w:val="00A601B0"/>
    <w:rsid w:val="00A606D2"/>
    <w:rsid w:val="00A609CA"/>
    <w:rsid w:val="00A61B33"/>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1165"/>
    <w:rsid w:val="00A723B2"/>
    <w:rsid w:val="00A726AD"/>
    <w:rsid w:val="00A72C57"/>
    <w:rsid w:val="00A73167"/>
    <w:rsid w:val="00A73C26"/>
    <w:rsid w:val="00A74654"/>
    <w:rsid w:val="00A749C9"/>
    <w:rsid w:val="00A74E00"/>
    <w:rsid w:val="00A7555F"/>
    <w:rsid w:val="00A759ED"/>
    <w:rsid w:val="00A76742"/>
    <w:rsid w:val="00A77184"/>
    <w:rsid w:val="00A77A94"/>
    <w:rsid w:val="00A77D24"/>
    <w:rsid w:val="00A800FE"/>
    <w:rsid w:val="00A804B0"/>
    <w:rsid w:val="00A81238"/>
    <w:rsid w:val="00A81C1A"/>
    <w:rsid w:val="00A81C20"/>
    <w:rsid w:val="00A82303"/>
    <w:rsid w:val="00A82421"/>
    <w:rsid w:val="00A82749"/>
    <w:rsid w:val="00A846EE"/>
    <w:rsid w:val="00A8595D"/>
    <w:rsid w:val="00A875BA"/>
    <w:rsid w:val="00A90CA9"/>
    <w:rsid w:val="00A919C6"/>
    <w:rsid w:val="00A92707"/>
    <w:rsid w:val="00A92EC5"/>
    <w:rsid w:val="00A92FD1"/>
    <w:rsid w:val="00A93294"/>
    <w:rsid w:val="00A93CDF"/>
    <w:rsid w:val="00A9476F"/>
    <w:rsid w:val="00A950B4"/>
    <w:rsid w:val="00A968FF"/>
    <w:rsid w:val="00A97745"/>
    <w:rsid w:val="00A97F6F"/>
    <w:rsid w:val="00AA04A1"/>
    <w:rsid w:val="00AA0573"/>
    <w:rsid w:val="00AA102B"/>
    <w:rsid w:val="00AA1D4A"/>
    <w:rsid w:val="00AA2196"/>
    <w:rsid w:val="00AA241A"/>
    <w:rsid w:val="00AA2420"/>
    <w:rsid w:val="00AA35A8"/>
    <w:rsid w:val="00AA5A49"/>
    <w:rsid w:val="00AA5ED1"/>
    <w:rsid w:val="00AA634F"/>
    <w:rsid w:val="00AA72C4"/>
    <w:rsid w:val="00AB01B4"/>
    <w:rsid w:val="00AB0EDF"/>
    <w:rsid w:val="00AB1859"/>
    <w:rsid w:val="00AB1D2A"/>
    <w:rsid w:val="00AB3042"/>
    <w:rsid w:val="00AB338E"/>
    <w:rsid w:val="00AB57DA"/>
    <w:rsid w:val="00AB6075"/>
    <w:rsid w:val="00AB6222"/>
    <w:rsid w:val="00AB6837"/>
    <w:rsid w:val="00AB79FC"/>
    <w:rsid w:val="00AB7A57"/>
    <w:rsid w:val="00AB7DAD"/>
    <w:rsid w:val="00AC032D"/>
    <w:rsid w:val="00AC034F"/>
    <w:rsid w:val="00AC0BC2"/>
    <w:rsid w:val="00AC2256"/>
    <w:rsid w:val="00AC2F54"/>
    <w:rsid w:val="00AC301D"/>
    <w:rsid w:val="00AC3D6E"/>
    <w:rsid w:val="00AC4C11"/>
    <w:rsid w:val="00AC577D"/>
    <w:rsid w:val="00AC5E69"/>
    <w:rsid w:val="00AC73D9"/>
    <w:rsid w:val="00AC7516"/>
    <w:rsid w:val="00AC77FB"/>
    <w:rsid w:val="00AC7CF8"/>
    <w:rsid w:val="00AD0ABF"/>
    <w:rsid w:val="00AD0C4D"/>
    <w:rsid w:val="00AD1A0A"/>
    <w:rsid w:val="00AD2077"/>
    <w:rsid w:val="00AD227F"/>
    <w:rsid w:val="00AD2376"/>
    <w:rsid w:val="00AD2BC0"/>
    <w:rsid w:val="00AD46A7"/>
    <w:rsid w:val="00AD4FDE"/>
    <w:rsid w:val="00AD5239"/>
    <w:rsid w:val="00AD548E"/>
    <w:rsid w:val="00AD5BD1"/>
    <w:rsid w:val="00AD724C"/>
    <w:rsid w:val="00AD7FD4"/>
    <w:rsid w:val="00AE0DE4"/>
    <w:rsid w:val="00AE1585"/>
    <w:rsid w:val="00AE1BBF"/>
    <w:rsid w:val="00AE34B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FC0"/>
    <w:rsid w:val="00AF45AC"/>
    <w:rsid w:val="00AF5803"/>
    <w:rsid w:val="00AF585F"/>
    <w:rsid w:val="00AF5948"/>
    <w:rsid w:val="00AF69C1"/>
    <w:rsid w:val="00AF747B"/>
    <w:rsid w:val="00AF7CBE"/>
    <w:rsid w:val="00B01017"/>
    <w:rsid w:val="00B01850"/>
    <w:rsid w:val="00B01EF4"/>
    <w:rsid w:val="00B02D6F"/>
    <w:rsid w:val="00B03189"/>
    <w:rsid w:val="00B035ED"/>
    <w:rsid w:val="00B03BFD"/>
    <w:rsid w:val="00B03EC5"/>
    <w:rsid w:val="00B03F7C"/>
    <w:rsid w:val="00B058C1"/>
    <w:rsid w:val="00B05999"/>
    <w:rsid w:val="00B06084"/>
    <w:rsid w:val="00B06D7D"/>
    <w:rsid w:val="00B078F5"/>
    <w:rsid w:val="00B07983"/>
    <w:rsid w:val="00B11505"/>
    <w:rsid w:val="00B12D9A"/>
    <w:rsid w:val="00B131EB"/>
    <w:rsid w:val="00B135F5"/>
    <w:rsid w:val="00B13989"/>
    <w:rsid w:val="00B145F9"/>
    <w:rsid w:val="00B1463E"/>
    <w:rsid w:val="00B1551D"/>
    <w:rsid w:val="00B15A0B"/>
    <w:rsid w:val="00B161CA"/>
    <w:rsid w:val="00B16AB2"/>
    <w:rsid w:val="00B1791D"/>
    <w:rsid w:val="00B179A4"/>
    <w:rsid w:val="00B17B6E"/>
    <w:rsid w:val="00B203E0"/>
    <w:rsid w:val="00B20448"/>
    <w:rsid w:val="00B20970"/>
    <w:rsid w:val="00B2178B"/>
    <w:rsid w:val="00B22441"/>
    <w:rsid w:val="00B235BF"/>
    <w:rsid w:val="00B24F32"/>
    <w:rsid w:val="00B25A7C"/>
    <w:rsid w:val="00B2650E"/>
    <w:rsid w:val="00B26E22"/>
    <w:rsid w:val="00B30696"/>
    <w:rsid w:val="00B30794"/>
    <w:rsid w:val="00B30A59"/>
    <w:rsid w:val="00B30A94"/>
    <w:rsid w:val="00B31262"/>
    <w:rsid w:val="00B32D90"/>
    <w:rsid w:val="00B33864"/>
    <w:rsid w:val="00B33E1D"/>
    <w:rsid w:val="00B33FEA"/>
    <w:rsid w:val="00B35358"/>
    <w:rsid w:val="00B363C9"/>
    <w:rsid w:val="00B37D30"/>
    <w:rsid w:val="00B403D9"/>
    <w:rsid w:val="00B41118"/>
    <w:rsid w:val="00B414F1"/>
    <w:rsid w:val="00B4151E"/>
    <w:rsid w:val="00B41C29"/>
    <w:rsid w:val="00B41C84"/>
    <w:rsid w:val="00B43063"/>
    <w:rsid w:val="00B435DA"/>
    <w:rsid w:val="00B437EE"/>
    <w:rsid w:val="00B44472"/>
    <w:rsid w:val="00B44AEE"/>
    <w:rsid w:val="00B45CD7"/>
    <w:rsid w:val="00B45EEC"/>
    <w:rsid w:val="00B46E3F"/>
    <w:rsid w:val="00B46F1E"/>
    <w:rsid w:val="00B479A1"/>
    <w:rsid w:val="00B50E46"/>
    <w:rsid w:val="00B522EA"/>
    <w:rsid w:val="00B539AE"/>
    <w:rsid w:val="00B53A37"/>
    <w:rsid w:val="00B53ACE"/>
    <w:rsid w:val="00B54712"/>
    <w:rsid w:val="00B54D19"/>
    <w:rsid w:val="00B54E6A"/>
    <w:rsid w:val="00B54EA0"/>
    <w:rsid w:val="00B55E47"/>
    <w:rsid w:val="00B561EC"/>
    <w:rsid w:val="00B56AF5"/>
    <w:rsid w:val="00B56F06"/>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1AC"/>
    <w:rsid w:val="00B654AF"/>
    <w:rsid w:val="00B65B3A"/>
    <w:rsid w:val="00B664D2"/>
    <w:rsid w:val="00B666D4"/>
    <w:rsid w:val="00B676CE"/>
    <w:rsid w:val="00B67733"/>
    <w:rsid w:val="00B67914"/>
    <w:rsid w:val="00B70A18"/>
    <w:rsid w:val="00B713B2"/>
    <w:rsid w:val="00B713F8"/>
    <w:rsid w:val="00B71A61"/>
    <w:rsid w:val="00B72595"/>
    <w:rsid w:val="00B726FC"/>
    <w:rsid w:val="00B736F1"/>
    <w:rsid w:val="00B737FE"/>
    <w:rsid w:val="00B7456F"/>
    <w:rsid w:val="00B75438"/>
    <w:rsid w:val="00B75480"/>
    <w:rsid w:val="00B75902"/>
    <w:rsid w:val="00B75CDE"/>
    <w:rsid w:val="00B76CD4"/>
    <w:rsid w:val="00B7705E"/>
    <w:rsid w:val="00B804F7"/>
    <w:rsid w:val="00B807C9"/>
    <w:rsid w:val="00B813A0"/>
    <w:rsid w:val="00B831DD"/>
    <w:rsid w:val="00B849D0"/>
    <w:rsid w:val="00B84B91"/>
    <w:rsid w:val="00B85A38"/>
    <w:rsid w:val="00B863DC"/>
    <w:rsid w:val="00B87522"/>
    <w:rsid w:val="00B87CCC"/>
    <w:rsid w:val="00B87D34"/>
    <w:rsid w:val="00B90222"/>
    <w:rsid w:val="00B90582"/>
    <w:rsid w:val="00B93F1C"/>
    <w:rsid w:val="00B93F3B"/>
    <w:rsid w:val="00B9499F"/>
    <w:rsid w:val="00B95C31"/>
    <w:rsid w:val="00B964F7"/>
    <w:rsid w:val="00B96643"/>
    <w:rsid w:val="00BA008E"/>
    <w:rsid w:val="00BA02FC"/>
    <w:rsid w:val="00BA0E41"/>
    <w:rsid w:val="00BA242E"/>
    <w:rsid w:val="00BA262D"/>
    <w:rsid w:val="00BA3B39"/>
    <w:rsid w:val="00BA4BC1"/>
    <w:rsid w:val="00BA510E"/>
    <w:rsid w:val="00BA55A7"/>
    <w:rsid w:val="00BA6D24"/>
    <w:rsid w:val="00BA7442"/>
    <w:rsid w:val="00BA791D"/>
    <w:rsid w:val="00BA7B0C"/>
    <w:rsid w:val="00BA7C77"/>
    <w:rsid w:val="00BA7DED"/>
    <w:rsid w:val="00BB13A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3781"/>
    <w:rsid w:val="00BC4505"/>
    <w:rsid w:val="00BC49C4"/>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6BE2"/>
    <w:rsid w:val="00BD7457"/>
    <w:rsid w:val="00BD760C"/>
    <w:rsid w:val="00BE035B"/>
    <w:rsid w:val="00BE061F"/>
    <w:rsid w:val="00BE0E2F"/>
    <w:rsid w:val="00BE1C8E"/>
    <w:rsid w:val="00BE22A6"/>
    <w:rsid w:val="00BE2308"/>
    <w:rsid w:val="00BE2780"/>
    <w:rsid w:val="00BE2B88"/>
    <w:rsid w:val="00BE3E91"/>
    <w:rsid w:val="00BE551F"/>
    <w:rsid w:val="00BE59F1"/>
    <w:rsid w:val="00BE5BFA"/>
    <w:rsid w:val="00BE5D9E"/>
    <w:rsid w:val="00BE61FE"/>
    <w:rsid w:val="00BE6B84"/>
    <w:rsid w:val="00BE6E2A"/>
    <w:rsid w:val="00BF0888"/>
    <w:rsid w:val="00BF1046"/>
    <w:rsid w:val="00BF2D9F"/>
    <w:rsid w:val="00BF4DDF"/>
    <w:rsid w:val="00BF5EBE"/>
    <w:rsid w:val="00BF6CDA"/>
    <w:rsid w:val="00BF6E65"/>
    <w:rsid w:val="00BF7B05"/>
    <w:rsid w:val="00C003A7"/>
    <w:rsid w:val="00C00544"/>
    <w:rsid w:val="00C00BDE"/>
    <w:rsid w:val="00C00F2E"/>
    <w:rsid w:val="00C01021"/>
    <w:rsid w:val="00C01D06"/>
    <w:rsid w:val="00C031E7"/>
    <w:rsid w:val="00C04090"/>
    <w:rsid w:val="00C05075"/>
    <w:rsid w:val="00C05AE2"/>
    <w:rsid w:val="00C07176"/>
    <w:rsid w:val="00C074CD"/>
    <w:rsid w:val="00C07627"/>
    <w:rsid w:val="00C07959"/>
    <w:rsid w:val="00C07E2D"/>
    <w:rsid w:val="00C07FB5"/>
    <w:rsid w:val="00C10673"/>
    <w:rsid w:val="00C10F07"/>
    <w:rsid w:val="00C1111F"/>
    <w:rsid w:val="00C1285C"/>
    <w:rsid w:val="00C13F29"/>
    <w:rsid w:val="00C1447F"/>
    <w:rsid w:val="00C14B91"/>
    <w:rsid w:val="00C1521C"/>
    <w:rsid w:val="00C164EC"/>
    <w:rsid w:val="00C16603"/>
    <w:rsid w:val="00C1754D"/>
    <w:rsid w:val="00C17D12"/>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9EC"/>
    <w:rsid w:val="00C35237"/>
    <w:rsid w:val="00C3562B"/>
    <w:rsid w:val="00C37A62"/>
    <w:rsid w:val="00C40441"/>
    <w:rsid w:val="00C4091A"/>
    <w:rsid w:val="00C40B1B"/>
    <w:rsid w:val="00C40D29"/>
    <w:rsid w:val="00C40E42"/>
    <w:rsid w:val="00C428A8"/>
    <w:rsid w:val="00C42CA4"/>
    <w:rsid w:val="00C43646"/>
    <w:rsid w:val="00C44443"/>
    <w:rsid w:val="00C44A87"/>
    <w:rsid w:val="00C456A0"/>
    <w:rsid w:val="00C4656C"/>
    <w:rsid w:val="00C4705A"/>
    <w:rsid w:val="00C50809"/>
    <w:rsid w:val="00C51726"/>
    <w:rsid w:val="00C51B15"/>
    <w:rsid w:val="00C51C98"/>
    <w:rsid w:val="00C524C9"/>
    <w:rsid w:val="00C52833"/>
    <w:rsid w:val="00C52D28"/>
    <w:rsid w:val="00C52DD7"/>
    <w:rsid w:val="00C53834"/>
    <w:rsid w:val="00C539A6"/>
    <w:rsid w:val="00C53DB9"/>
    <w:rsid w:val="00C53DD5"/>
    <w:rsid w:val="00C56586"/>
    <w:rsid w:val="00C56D4E"/>
    <w:rsid w:val="00C572FC"/>
    <w:rsid w:val="00C57327"/>
    <w:rsid w:val="00C5764E"/>
    <w:rsid w:val="00C62241"/>
    <w:rsid w:val="00C62AB9"/>
    <w:rsid w:val="00C62F16"/>
    <w:rsid w:val="00C63EAB"/>
    <w:rsid w:val="00C646E5"/>
    <w:rsid w:val="00C64DB0"/>
    <w:rsid w:val="00C65589"/>
    <w:rsid w:val="00C66B07"/>
    <w:rsid w:val="00C67B59"/>
    <w:rsid w:val="00C7264C"/>
    <w:rsid w:val="00C72840"/>
    <w:rsid w:val="00C72D9B"/>
    <w:rsid w:val="00C73F19"/>
    <w:rsid w:val="00C74859"/>
    <w:rsid w:val="00C761A0"/>
    <w:rsid w:val="00C76B5B"/>
    <w:rsid w:val="00C770C6"/>
    <w:rsid w:val="00C77B54"/>
    <w:rsid w:val="00C801CF"/>
    <w:rsid w:val="00C809B0"/>
    <w:rsid w:val="00C80C3F"/>
    <w:rsid w:val="00C8146B"/>
    <w:rsid w:val="00C819FF"/>
    <w:rsid w:val="00C8214A"/>
    <w:rsid w:val="00C82624"/>
    <w:rsid w:val="00C82F33"/>
    <w:rsid w:val="00C8325D"/>
    <w:rsid w:val="00C83AB7"/>
    <w:rsid w:val="00C83DB2"/>
    <w:rsid w:val="00C8430B"/>
    <w:rsid w:val="00C84384"/>
    <w:rsid w:val="00C858B3"/>
    <w:rsid w:val="00C8636F"/>
    <w:rsid w:val="00C87604"/>
    <w:rsid w:val="00C878B0"/>
    <w:rsid w:val="00C903BD"/>
    <w:rsid w:val="00C914DE"/>
    <w:rsid w:val="00C915EE"/>
    <w:rsid w:val="00C91796"/>
    <w:rsid w:val="00C934E9"/>
    <w:rsid w:val="00C93765"/>
    <w:rsid w:val="00C95F1E"/>
    <w:rsid w:val="00C96774"/>
    <w:rsid w:val="00C97256"/>
    <w:rsid w:val="00C97A30"/>
    <w:rsid w:val="00CA0DCC"/>
    <w:rsid w:val="00CA0FCB"/>
    <w:rsid w:val="00CA1589"/>
    <w:rsid w:val="00CA1B9F"/>
    <w:rsid w:val="00CA1E68"/>
    <w:rsid w:val="00CA490E"/>
    <w:rsid w:val="00CA491A"/>
    <w:rsid w:val="00CA5E8C"/>
    <w:rsid w:val="00CA700E"/>
    <w:rsid w:val="00CB104C"/>
    <w:rsid w:val="00CB2259"/>
    <w:rsid w:val="00CB2D95"/>
    <w:rsid w:val="00CB37C7"/>
    <w:rsid w:val="00CB4175"/>
    <w:rsid w:val="00CB53FF"/>
    <w:rsid w:val="00CB57EA"/>
    <w:rsid w:val="00CB6295"/>
    <w:rsid w:val="00CB7437"/>
    <w:rsid w:val="00CB7DDA"/>
    <w:rsid w:val="00CB7E80"/>
    <w:rsid w:val="00CC2146"/>
    <w:rsid w:val="00CC2825"/>
    <w:rsid w:val="00CC293B"/>
    <w:rsid w:val="00CC2B67"/>
    <w:rsid w:val="00CC2BA6"/>
    <w:rsid w:val="00CC2D10"/>
    <w:rsid w:val="00CC31D7"/>
    <w:rsid w:val="00CC31F8"/>
    <w:rsid w:val="00CC3347"/>
    <w:rsid w:val="00CC3ED5"/>
    <w:rsid w:val="00CC4B15"/>
    <w:rsid w:val="00CC59B3"/>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AA2"/>
    <w:rsid w:val="00CD5ADD"/>
    <w:rsid w:val="00CD63EF"/>
    <w:rsid w:val="00CD67BC"/>
    <w:rsid w:val="00CD68EF"/>
    <w:rsid w:val="00CD715A"/>
    <w:rsid w:val="00CD743C"/>
    <w:rsid w:val="00CD7490"/>
    <w:rsid w:val="00CD7CA8"/>
    <w:rsid w:val="00CE0699"/>
    <w:rsid w:val="00CE0E36"/>
    <w:rsid w:val="00CE18DD"/>
    <w:rsid w:val="00CE1DB1"/>
    <w:rsid w:val="00CE2612"/>
    <w:rsid w:val="00CE4158"/>
    <w:rsid w:val="00CE507F"/>
    <w:rsid w:val="00CE67C1"/>
    <w:rsid w:val="00CE7644"/>
    <w:rsid w:val="00CE781B"/>
    <w:rsid w:val="00CF03E1"/>
    <w:rsid w:val="00CF16EF"/>
    <w:rsid w:val="00CF175D"/>
    <w:rsid w:val="00CF37DA"/>
    <w:rsid w:val="00CF40C7"/>
    <w:rsid w:val="00CF40D1"/>
    <w:rsid w:val="00CF5D5A"/>
    <w:rsid w:val="00CF66D9"/>
    <w:rsid w:val="00CF761E"/>
    <w:rsid w:val="00CF7C83"/>
    <w:rsid w:val="00CF7EEA"/>
    <w:rsid w:val="00D00942"/>
    <w:rsid w:val="00D00E93"/>
    <w:rsid w:val="00D01345"/>
    <w:rsid w:val="00D018B0"/>
    <w:rsid w:val="00D022D5"/>
    <w:rsid w:val="00D0261F"/>
    <w:rsid w:val="00D02845"/>
    <w:rsid w:val="00D031F8"/>
    <w:rsid w:val="00D03517"/>
    <w:rsid w:val="00D03A77"/>
    <w:rsid w:val="00D03AEE"/>
    <w:rsid w:val="00D041CF"/>
    <w:rsid w:val="00D04C09"/>
    <w:rsid w:val="00D05F98"/>
    <w:rsid w:val="00D0641A"/>
    <w:rsid w:val="00D06DE4"/>
    <w:rsid w:val="00D07082"/>
    <w:rsid w:val="00D10F78"/>
    <w:rsid w:val="00D1153D"/>
    <w:rsid w:val="00D11890"/>
    <w:rsid w:val="00D11959"/>
    <w:rsid w:val="00D13484"/>
    <w:rsid w:val="00D138C0"/>
    <w:rsid w:val="00D13C18"/>
    <w:rsid w:val="00D13C99"/>
    <w:rsid w:val="00D1460C"/>
    <w:rsid w:val="00D14E4B"/>
    <w:rsid w:val="00D14E66"/>
    <w:rsid w:val="00D1592B"/>
    <w:rsid w:val="00D15B06"/>
    <w:rsid w:val="00D15D0B"/>
    <w:rsid w:val="00D17262"/>
    <w:rsid w:val="00D174E5"/>
    <w:rsid w:val="00D17B9E"/>
    <w:rsid w:val="00D17C46"/>
    <w:rsid w:val="00D17C80"/>
    <w:rsid w:val="00D17F0F"/>
    <w:rsid w:val="00D20150"/>
    <w:rsid w:val="00D201AA"/>
    <w:rsid w:val="00D21CBC"/>
    <w:rsid w:val="00D22DA0"/>
    <w:rsid w:val="00D22F3B"/>
    <w:rsid w:val="00D23269"/>
    <w:rsid w:val="00D24176"/>
    <w:rsid w:val="00D244D3"/>
    <w:rsid w:val="00D245D3"/>
    <w:rsid w:val="00D2486A"/>
    <w:rsid w:val="00D24E10"/>
    <w:rsid w:val="00D24F24"/>
    <w:rsid w:val="00D257BC"/>
    <w:rsid w:val="00D258E5"/>
    <w:rsid w:val="00D265B3"/>
    <w:rsid w:val="00D276A5"/>
    <w:rsid w:val="00D3061E"/>
    <w:rsid w:val="00D30663"/>
    <w:rsid w:val="00D3294C"/>
    <w:rsid w:val="00D331D4"/>
    <w:rsid w:val="00D3322B"/>
    <w:rsid w:val="00D3486C"/>
    <w:rsid w:val="00D34F05"/>
    <w:rsid w:val="00D36440"/>
    <w:rsid w:val="00D41A14"/>
    <w:rsid w:val="00D423E7"/>
    <w:rsid w:val="00D42D66"/>
    <w:rsid w:val="00D431D2"/>
    <w:rsid w:val="00D436B5"/>
    <w:rsid w:val="00D43C50"/>
    <w:rsid w:val="00D4492D"/>
    <w:rsid w:val="00D471AC"/>
    <w:rsid w:val="00D47FE1"/>
    <w:rsid w:val="00D501C2"/>
    <w:rsid w:val="00D50620"/>
    <w:rsid w:val="00D51F49"/>
    <w:rsid w:val="00D521B0"/>
    <w:rsid w:val="00D52E7F"/>
    <w:rsid w:val="00D532C9"/>
    <w:rsid w:val="00D53C1D"/>
    <w:rsid w:val="00D54700"/>
    <w:rsid w:val="00D54ECF"/>
    <w:rsid w:val="00D56CAE"/>
    <w:rsid w:val="00D5757B"/>
    <w:rsid w:val="00D576EB"/>
    <w:rsid w:val="00D57836"/>
    <w:rsid w:val="00D57CD2"/>
    <w:rsid w:val="00D57E6E"/>
    <w:rsid w:val="00D6020E"/>
    <w:rsid w:val="00D603E2"/>
    <w:rsid w:val="00D62207"/>
    <w:rsid w:val="00D62C2E"/>
    <w:rsid w:val="00D64557"/>
    <w:rsid w:val="00D64DF0"/>
    <w:rsid w:val="00D64FEA"/>
    <w:rsid w:val="00D65A45"/>
    <w:rsid w:val="00D65C53"/>
    <w:rsid w:val="00D6693F"/>
    <w:rsid w:val="00D66AC0"/>
    <w:rsid w:val="00D67D88"/>
    <w:rsid w:val="00D701CB"/>
    <w:rsid w:val="00D70585"/>
    <w:rsid w:val="00D7185E"/>
    <w:rsid w:val="00D73038"/>
    <w:rsid w:val="00D73B8A"/>
    <w:rsid w:val="00D741D0"/>
    <w:rsid w:val="00D74FBA"/>
    <w:rsid w:val="00D750F2"/>
    <w:rsid w:val="00D76791"/>
    <w:rsid w:val="00D76D94"/>
    <w:rsid w:val="00D7749F"/>
    <w:rsid w:val="00D803AF"/>
    <w:rsid w:val="00D80A4E"/>
    <w:rsid w:val="00D81412"/>
    <w:rsid w:val="00D8155E"/>
    <w:rsid w:val="00D82C2D"/>
    <w:rsid w:val="00D8319C"/>
    <w:rsid w:val="00D83439"/>
    <w:rsid w:val="00D83995"/>
    <w:rsid w:val="00D83999"/>
    <w:rsid w:val="00D84627"/>
    <w:rsid w:val="00D84740"/>
    <w:rsid w:val="00D851A0"/>
    <w:rsid w:val="00D85D03"/>
    <w:rsid w:val="00D85D25"/>
    <w:rsid w:val="00D86084"/>
    <w:rsid w:val="00D86085"/>
    <w:rsid w:val="00D8660C"/>
    <w:rsid w:val="00D87A60"/>
    <w:rsid w:val="00D87DD5"/>
    <w:rsid w:val="00D91884"/>
    <w:rsid w:val="00D921E6"/>
    <w:rsid w:val="00D92C08"/>
    <w:rsid w:val="00D93A5A"/>
    <w:rsid w:val="00D93C22"/>
    <w:rsid w:val="00D93EB5"/>
    <w:rsid w:val="00D94BBC"/>
    <w:rsid w:val="00D957F7"/>
    <w:rsid w:val="00D960AE"/>
    <w:rsid w:val="00DA060A"/>
    <w:rsid w:val="00DA1A55"/>
    <w:rsid w:val="00DA1E35"/>
    <w:rsid w:val="00DA1EE1"/>
    <w:rsid w:val="00DA3107"/>
    <w:rsid w:val="00DA32AF"/>
    <w:rsid w:val="00DA3738"/>
    <w:rsid w:val="00DA4408"/>
    <w:rsid w:val="00DA445E"/>
    <w:rsid w:val="00DA4D0D"/>
    <w:rsid w:val="00DA5708"/>
    <w:rsid w:val="00DA6A14"/>
    <w:rsid w:val="00DA6A99"/>
    <w:rsid w:val="00DB00B4"/>
    <w:rsid w:val="00DB02E7"/>
    <w:rsid w:val="00DB04E7"/>
    <w:rsid w:val="00DB12CC"/>
    <w:rsid w:val="00DB1301"/>
    <w:rsid w:val="00DB1394"/>
    <w:rsid w:val="00DB15BC"/>
    <w:rsid w:val="00DB1A31"/>
    <w:rsid w:val="00DB1E0D"/>
    <w:rsid w:val="00DB324A"/>
    <w:rsid w:val="00DB481E"/>
    <w:rsid w:val="00DB4FE1"/>
    <w:rsid w:val="00DB5485"/>
    <w:rsid w:val="00DB5BD0"/>
    <w:rsid w:val="00DB6016"/>
    <w:rsid w:val="00DB667A"/>
    <w:rsid w:val="00DB787D"/>
    <w:rsid w:val="00DB7E7E"/>
    <w:rsid w:val="00DC05E2"/>
    <w:rsid w:val="00DC0B8F"/>
    <w:rsid w:val="00DC1A93"/>
    <w:rsid w:val="00DC260E"/>
    <w:rsid w:val="00DC3659"/>
    <w:rsid w:val="00DC3673"/>
    <w:rsid w:val="00DC3FC3"/>
    <w:rsid w:val="00DC4FFF"/>
    <w:rsid w:val="00DC53DD"/>
    <w:rsid w:val="00DC6622"/>
    <w:rsid w:val="00DC742F"/>
    <w:rsid w:val="00DC77E3"/>
    <w:rsid w:val="00DC78C7"/>
    <w:rsid w:val="00DD085D"/>
    <w:rsid w:val="00DD1A90"/>
    <w:rsid w:val="00DD1BA0"/>
    <w:rsid w:val="00DD1FDA"/>
    <w:rsid w:val="00DD21FA"/>
    <w:rsid w:val="00DD439A"/>
    <w:rsid w:val="00DD5636"/>
    <w:rsid w:val="00DD59D8"/>
    <w:rsid w:val="00DD5D47"/>
    <w:rsid w:val="00DD61A7"/>
    <w:rsid w:val="00DD721D"/>
    <w:rsid w:val="00DD7933"/>
    <w:rsid w:val="00DE1988"/>
    <w:rsid w:val="00DE1A44"/>
    <w:rsid w:val="00DE2F4C"/>
    <w:rsid w:val="00DE30A3"/>
    <w:rsid w:val="00DE36C8"/>
    <w:rsid w:val="00DE3E98"/>
    <w:rsid w:val="00DE3FAE"/>
    <w:rsid w:val="00DE4361"/>
    <w:rsid w:val="00DE5303"/>
    <w:rsid w:val="00DE54BD"/>
    <w:rsid w:val="00DE579A"/>
    <w:rsid w:val="00DE5B5B"/>
    <w:rsid w:val="00DE5D77"/>
    <w:rsid w:val="00DE66D0"/>
    <w:rsid w:val="00DE6BDE"/>
    <w:rsid w:val="00DE6EC5"/>
    <w:rsid w:val="00DF0299"/>
    <w:rsid w:val="00DF08D4"/>
    <w:rsid w:val="00DF0905"/>
    <w:rsid w:val="00DF14CB"/>
    <w:rsid w:val="00DF151D"/>
    <w:rsid w:val="00DF3085"/>
    <w:rsid w:val="00DF3139"/>
    <w:rsid w:val="00DF45BD"/>
    <w:rsid w:val="00DF474C"/>
    <w:rsid w:val="00DF562C"/>
    <w:rsid w:val="00DF58D7"/>
    <w:rsid w:val="00DF6050"/>
    <w:rsid w:val="00DF6933"/>
    <w:rsid w:val="00DF6A33"/>
    <w:rsid w:val="00DF7167"/>
    <w:rsid w:val="00DF7FC7"/>
    <w:rsid w:val="00E00700"/>
    <w:rsid w:val="00E010B2"/>
    <w:rsid w:val="00E01AE2"/>
    <w:rsid w:val="00E02073"/>
    <w:rsid w:val="00E02543"/>
    <w:rsid w:val="00E02577"/>
    <w:rsid w:val="00E026EC"/>
    <w:rsid w:val="00E02F11"/>
    <w:rsid w:val="00E032A9"/>
    <w:rsid w:val="00E03498"/>
    <w:rsid w:val="00E046A4"/>
    <w:rsid w:val="00E047BA"/>
    <w:rsid w:val="00E07431"/>
    <w:rsid w:val="00E07533"/>
    <w:rsid w:val="00E108F5"/>
    <w:rsid w:val="00E10DAE"/>
    <w:rsid w:val="00E111AF"/>
    <w:rsid w:val="00E112A7"/>
    <w:rsid w:val="00E11BD3"/>
    <w:rsid w:val="00E11C96"/>
    <w:rsid w:val="00E11CB6"/>
    <w:rsid w:val="00E11CE4"/>
    <w:rsid w:val="00E14E52"/>
    <w:rsid w:val="00E15252"/>
    <w:rsid w:val="00E153D5"/>
    <w:rsid w:val="00E15D06"/>
    <w:rsid w:val="00E17891"/>
    <w:rsid w:val="00E17ED0"/>
    <w:rsid w:val="00E2094D"/>
    <w:rsid w:val="00E21517"/>
    <w:rsid w:val="00E216B7"/>
    <w:rsid w:val="00E21873"/>
    <w:rsid w:val="00E23EF2"/>
    <w:rsid w:val="00E24A8F"/>
    <w:rsid w:val="00E25675"/>
    <w:rsid w:val="00E26B7D"/>
    <w:rsid w:val="00E26C0C"/>
    <w:rsid w:val="00E27677"/>
    <w:rsid w:val="00E2767E"/>
    <w:rsid w:val="00E277B7"/>
    <w:rsid w:val="00E27F76"/>
    <w:rsid w:val="00E305E5"/>
    <w:rsid w:val="00E30838"/>
    <w:rsid w:val="00E31026"/>
    <w:rsid w:val="00E32464"/>
    <w:rsid w:val="00E32A53"/>
    <w:rsid w:val="00E32BC2"/>
    <w:rsid w:val="00E34D32"/>
    <w:rsid w:val="00E3592A"/>
    <w:rsid w:val="00E36666"/>
    <w:rsid w:val="00E36C2C"/>
    <w:rsid w:val="00E3715B"/>
    <w:rsid w:val="00E37F4D"/>
    <w:rsid w:val="00E403D0"/>
    <w:rsid w:val="00E40D34"/>
    <w:rsid w:val="00E4166B"/>
    <w:rsid w:val="00E41DAF"/>
    <w:rsid w:val="00E420D0"/>
    <w:rsid w:val="00E436BD"/>
    <w:rsid w:val="00E43789"/>
    <w:rsid w:val="00E44E06"/>
    <w:rsid w:val="00E460FD"/>
    <w:rsid w:val="00E46C9A"/>
    <w:rsid w:val="00E51031"/>
    <w:rsid w:val="00E51286"/>
    <w:rsid w:val="00E51493"/>
    <w:rsid w:val="00E5217E"/>
    <w:rsid w:val="00E5258F"/>
    <w:rsid w:val="00E538C6"/>
    <w:rsid w:val="00E5422F"/>
    <w:rsid w:val="00E551A9"/>
    <w:rsid w:val="00E55390"/>
    <w:rsid w:val="00E560D4"/>
    <w:rsid w:val="00E5675F"/>
    <w:rsid w:val="00E567EA"/>
    <w:rsid w:val="00E56B00"/>
    <w:rsid w:val="00E57707"/>
    <w:rsid w:val="00E57FB8"/>
    <w:rsid w:val="00E6002A"/>
    <w:rsid w:val="00E60349"/>
    <w:rsid w:val="00E615D7"/>
    <w:rsid w:val="00E6187E"/>
    <w:rsid w:val="00E61881"/>
    <w:rsid w:val="00E61FED"/>
    <w:rsid w:val="00E63033"/>
    <w:rsid w:val="00E64642"/>
    <w:rsid w:val="00E65326"/>
    <w:rsid w:val="00E66851"/>
    <w:rsid w:val="00E677A8"/>
    <w:rsid w:val="00E67E54"/>
    <w:rsid w:val="00E7009C"/>
    <w:rsid w:val="00E70F3B"/>
    <w:rsid w:val="00E743C7"/>
    <w:rsid w:val="00E75CCF"/>
    <w:rsid w:val="00E7638B"/>
    <w:rsid w:val="00E76F55"/>
    <w:rsid w:val="00E77E91"/>
    <w:rsid w:val="00E77EE2"/>
    <w:rsid w:val="00E80E67"/>
    <w:rsid w:val="00E82D42"/>
    <w:rsid w:val="00E831BE"/>
    <w:rsid w:val="00E833F3"/>
    <w:rsid w:val="00E8435A"/>
    <w:rsid w:val="00E84EE4"/>
    <w:rsid w:val="00E85DFB"/>
    <w:rsid w:val="00E87B12"/>
    <w:rsid w:val="00E87FCF"/>
    <w:rsid w:val="00E90515"/>
    <w:rsid w:val="00E91E31"/>
    <w:rsid w:val="00E92C42"/>
    <w:rsid w:val="00E92C54"/>
    <w:rsid w:val="00E93381"/>
    <w:rsid w:val="00E9358B"/>
    <w:rsid w:val="00E93A5C"/>
    <w:rsid w:val="00E94987"/>
    <w:rsid w:val="00E94FFC"/>
    <w:rsid w:val="00E95D90"/>
    <w:rsid w:val="00E96813"/>
    <w:rsid w:val="00E972C6"/>
    <w:rsid w:val="00EA07F0"/>
    <w:rsid w:val="00EA0D1A"/>
    <w:rsid w:val="00EA0FD7"/>
    <w:rsid w:val="00EA1567"/>
    <w:rsid w:val="00EA4135"/>
    <w:rsid w:val="00EA429B"/>
    <w:rsid w:val="00EA5BF7"/>
    <w:rsid w:val="00EA68E2"/>
    <w:rsid w:val="00EA6E4F"/>
    <w:rsid w:val="00EA7ABB"/>
    <w:rsid w:val="00EB0185"/>
    <w:rsid w:val="00EB0D7D"/>
    <w:rsid w:val="00EB0DA6"/>
    <w:rsid w:val="00EB1745"/>
    <w:rsid w:val="00EB2240"/>
    <w:rsid w:val="00EB23E5"/>
    <w:rsid w:val="00EB27A0"/>
    <w:rsid w:val="00EB2997"/>
    <w:rsid w:val="00EB2A56"/>
    <w:rsid w:val="00EB2EC8"/>
    <w:rsid w:val="00EB2EF3"/>
    <w:rsid w:val="00EB2FE9"/>
    <w:rsid w:val="00EB31D5"/>
    <w:rsid w:val="00EB36EE"/>
    <w:rsid w:val="00EB3EA0"/>
    <w:rsid w:val="00EB4015"/>
    <w:rsid w:val="00EB425C"/>
    <w:rsid w:val="00EB62C0"/>
    <w:rsid w:val="00EB6E6A"/>
    <w:rsid w:val="00EB716C"/>
    <w:rsid w:val="00EB7FAA"/>
    <w:rsid w:val="00EC0421"/>
    <w:rsid w:val="00EC07D5"/>
    <w:rsid w:val="00EC0C9B"/>
    <w:rsid w:val="00EC160F"/>
    <w:rsid w:val="00EC1959"/>
    <w:rsid w:val="00EC19A9"/>
    <w:rsid w:val="00EC246B"/>
    <w:rsid w:val="00EC3554"/>
    <w:rsid w:val="00EC3B2C"/>
    <w:rsid w:val="00EC3C7A"/>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582"/>
    <w:rsid w:val="00ED493C"/>
    <w:rsid w:val="00ED5038"/>
    <w:rsid w:val="00ED56C4"/>
    <w:rsid w:val="00ED60B1"/>
    <w:rsid w:val="00ED61E1"/>
    <w:rsid w:val="00ED7C51"/>
    <w:rsid w:val="00ED7D46"/>
    <w:rsid w:val="00EE1BDA"/>
    <w:rsid w:val="00EE1C47"/>
    <w:rsid w:val="00EE2796"/>
    <w:rsid w:val="00EE288D"/>
    <w:rsid w:val="00EE3404"/>
    <w:rsid w:val="00EE36F1"/>
    <w:rsid w:val="00EE43F1"/>
    <w:rsid w:val="00EE5A2D"/>
    <w:rsid w:val="00EE6883"/>
    <w:rsid w:val="00EE68D1"/>
    <w:rsid w:val="00EE7C41"/>
    <w:rsid w:val="00EE7D56"/>
    <w:rsid w:val="00EF1832"/>
    <w:rsid w:val="00EF372F"/>
    <w:rsid w:val="00EF3F31"/>
    <w:rsid w:val="00EF3FB4"/>
    <w:rsid w:val="00EF668D"/>
    <w:rsid w:val="00EF6C0E"/>
    <w:rsid w:val="00EF6F0E"/>
    <w:rsid w:val="00F00C43"/>
    <w:rsid w:val="00F00C9D"/>
    <w:rsid w:val="00F05927"/>
    <w:rsid w:val="00F05B25"/>
    <w:rsid w:val="00F071B5"/>
    <w:rsid w:val="00F07B62"/>
    <w:rsid w:val="00F07ED3"/>
    <w:rsid w:val="00F106F8"/>
    <w:rsid w:val="00F10754"/>
    <w:rsid w:val="00F10C30"/>
    <w:rsid w:val="00F1104C"/>
    <w:rsid w:val="00F1187B"/>
    <w:rsid w:val="00F11972"/>
    <w:rsid w:val="00F11D74"/>
    <w:rsid w:val="00F12034"/>
    <w:rsid w:val="00F13A3F"/>
    <w:rsid w:val="00F13B90"/>
    <w:rsid w:val="00F13F69"/>
    <w:rsid w:val="00F14EA9"/>
    <w:rsid w:val="00F15545"/>
    <w:rsid w:val="00F1680F"/>
    <w:rsid w:val="00F1717C"/>
    <w:rsid w:val="00F171CE"/>
    <w:rsid w:val="00F202FA"/>
    <w:rsid w:val="00F20628"/>
    <w:rsid w:val="00F2159B"/>
    <w:rsid w:val="00F22A86"/>
    <w:rsid w:val="00F2365B"/>
    <w:rsid w:val="00F240C5"/>
    <w:rsid w:val="00F242C6"/>
    <w:rsid w:val="00F24FDA"/>
    <w:rsid w:val="00F25328"/>
    <w:rsid w:val="00F2542A"/>
    <w:rsid w:val="00F25828"/>
    <w:rsid w:val="00F25BE9"/>
    <w:rsid w:val="00F264A1"/>
    <w:rsid w:val="00F26A6D"/>
    <w:rsid w:val="00F26E84"/>
    <w:rsid w:val="00F26EFB"/>
    <w:rsid w:val="00F27491"/>
    <w:rsid w:val="00F27EEE"/>
    <w:rsid w:val="00F27F4E"/>
    <w:rsid w:val="00F30B32"/>
    <w:rsid w:val="00F30F61"/>
    <w:rsid w:val="00F324EE"/>
    <w:rsid w:val="00F32E89"/>
    <w:rsid w:val="00F3336A"/>
    <w:rsid w:val="00F34346"/>
    <w:rsid w:val="00F344BD"/>
    <w:rsid w:val="00F34D7C"/>
    <w:rsid w:val="00F3537A"/>
    <w:rsid w:val="00F35921"/>
    <w:rsid w:val="00F36535"/>
    <w:rsid w:val="00F370B7"/>
    <w:rsid w:val="00F371AD"/>
    <w:rsid w:val="00F40335"/>
    <w:rsid w:val="00F40398"/>
    <w:rsid w:val="00F405C3"/>
    <w:rsid w:val="00F40D10"/>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4B2D"/>
    <w:rsid w:val="00F54CA2"/>
    <w:rsid w:val="00F55E7B"/>
    <w:rsid w:val="00F55F1F"/>
    <w:rsid w:val="00F56405"/>
    <w:rsid w:val="00F56F9C"/>
    <w:rsid w:val="00F5771D"/>
    <w:rsid w:val="00F57AAC"/>
    <w:rsid w:val="00F60734"/>
    <w:rsid w:val="00F60C71"/>
    <w:rsid w:val="00F60DC5"/>
    <w:rsid w:val="00F61131"/>
    <w:rsid w:val="00F616DB"/>
    <w:rsid w:val="00F61D42"/>
    <w:rsid w:val="00F626AB"/>
    <w:rsid w:val="00F64B70"/>
    <w:rsid w:val="00F654AC"/>
    <w:rsid w:val="00F664CC"/>
    <w:rsid w:val="00F667B9"/>
    <w:rsid w:val="00F703DF"/>
    <w:rsid w:val="00F71034"/>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4594"/>
    <w:rsid w:val="00F84F52"/>
    <w:rsid w:val="00F85F66"/>
    <w:rsid w:val="00F86611"/>
    <w:rsid w:val="00F868E4"/>
    <w:rsid w:val="00F86AEB"/>
    <w:rsid w:val="00F86AF2"/>
    <w:rsid w:val="00F875BC"/>
    <w:rsid w:val="00F877B5"/>
    <w:rsid w:val="00F878B0"/>
    <w:rsid w:val="00F87944"/>
    <w:rsid w:val="00F8796B"/>
    <w:rsid w:val="00F87AC3"/>
    <w:rsid w:val="00F87C86"/>
    <w:rsid w:val="00F909EA"/>
    <w:rsid w:val="00F91896"/>
    <w:rsid w:val="00F94481"/>
    <w:rsid w:val="00F94CD5"/>
    <w:rsid w:val="00F94EDA"/>
    <w:rsid w:val="00F9504B"/>
    <w:rsid w:val="00F951AE"/>
    <w:rsid w:val="00F95B48"/>
    <w:rsid w:val="00F96D95"/>
    <w:rsid w:val="00F96DDF"/>
    <w:rsid w:val="00F96F2A"/>
    <w:rsid w:val="00F97B62"/>
    <w:rsid w:val="00FA23AA"/>
    <w:rsid w:val="00FA2D2A"/>
    <w:rsid w:val="00FA3942"/>
    <w:rsid w:val="00FA62E3"/>
    <w:rsid w:val="00FA69DC"/>
    <w:rsid w:val="00FA7FA5"/>
    <w:rsid w:val="00FB0434"/>
    <w:rsid w:val="00FB1025"/>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4855"/>
    <w:rsid w:val="00FC4AA1"/>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D77A7"/>
    <w:rsid w:val="00FE0190"/>
    <w:rsid w:val="00FE0292"/>
    <w:rsid w:val="00FE13B3"/>
    <w:rsid w:val="00FE22FF"/>
    <w:rsid w:val="00FE3C17"/>
    <w:rsid w:val="00FE4020"/>
    <w:rsid w:val="00FE403E"/>
    <w:rsid w:val="00FE5726"/>
    <w:rsid w:val="00FE5942"/>
    <w:rsid w:val="00FE64DB"/>
    <w:rsid w:val="00FE7044"/>
    <w:rsid w:val="00FE780B"/>
    <w:rsid w:val="00FF060C"/>
    <w:rsid w:val="00FF0E86"/>
    <w:rsid w:val="00FF1572"/>
    <w:rsid w:val="00FF2282"/>
    <w:rsid w:val="00FF2935"/>
    <w:rsid w:val="00FF2E82"/>
    <w:rsid w:val="00FF358B"/>
    <w:rsid w:val="00FF62B4"/>
    <w:rsid w:val="00FF679D"/>
    <w:rsid w:val="00FF6D16"/>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075"/>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6607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66075"/>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icesjms/article-abstract/76/6/1653/5480400" TargetMode="External"/><Relationship Id="rId2" Type="http://schemas.openxmlformats.org/officeDocument/2006/relationships/hyperlink" Target="https://www.smhi.se/klimat/framtidens-klimat/klimatscenarier-for-hav" TargetMode="External"/><Relationship Id="rId1" Type="http://schemas.openxmlformats.org/officeDocument/2006/relationships/hyperlink" Target="https://www.smhi.se/en/research/research-departments/climate-research-rossby-centre2-552/rca4-nemo-a-high-resolution-regional-coupled-model-system-1.121105" TargetMode="External"/><Relationship Id="rId5" Type="http://schemas.openxmlformats.org/officeDocument/2006/relationships/hyperlink" Target="https://www.smhi.se/klimat/framtidens-klimat/klimatscenarier-for-hav" TargetMode="External"/><Relationship Id="rId4" Type="http://schemas.openxmlformats.org/officeDocument/2006/relationships/hyperlink" Target="https://www.smhi.se/en/research/research-departments/climate-research-rossby-centre2-552/rca4-nemo-a-high-resolution-regional-coupled-model-system-1.12110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CBE61951-E2C4-C04C-AFB3-12C37578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24</Pages>
  <Words>32307</Words>
  <Characters>184150</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793</cp:revision>
  <cp:lastPrinted>2012-03-26T17:07:00Z</cp:lastPrinted>
  <dcterms:created xsi:type="dcterms:W3CDTF">2019-11-29T01:09:00Z</dcterms:created>
  <dcterms:modified xsi:type="dcterms:W3CDTF">2020-01-0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